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FE34BB8" w14:textId="3735E306" w:rsidR="00D30583" w:rsidRPr="00367BA0" w:rsidRDefault="00D30583" w:rsidP="00D30583">
      <w:pPr>
        <w:spacing w:after="0" w:line="24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proofErr w:type="spellStart"/>
      <w:r w:rsidRPr="00367BA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Evaluasi</w:t>
      </w:r>
      <w:proofErr w:type="spellEnd"/>
      <w:r w:rsidRPr="00367BA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Matakuliah</w:t>
      </w:r>
      <w:proofErr w:type="spellEnd"/>
      <w:r w:rsidRPr="00367BA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English </w:t>
      </w:r>
      <w:r w:rsidR="00B32016" w:rsidRPr="00367BA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f</w:t>
      </w:r>
      <w:r w:rsidRPr="00367BA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or Specific Purpose (ESP) </w:t>
      </w:r>
      <w:proofErr w:type="spellStart"/>
      <w:r w:rsidRPr="00367BA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Melalui</w:t>
      </w:r>
      <w:proofErr w:type="spellEnd"/>
    </w:p>
    <w:p w14:paraId="1DDC96DB" w14:textId="43A7215F" w:rsidR="00D30583" w:rsidRPr="00367BA0" w:rsidRDefault="00D30583" w:rsidP="00D30583">
      <w:pPr>
        <w:spacing w:after="0" w:line="24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367BA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Pendekatan </w:t>
      </w:r>
      <w:proofErr w:type="spellStart"/>
      <w:r w:rsidRPr="00367BA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lil</w:t>
      </w:r>
      <w:proofErr w:type="spellEnd"/>
      <w:r w:rsidRPr="00367BA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Di </w:t>
      </w:r>
      <w:proofErr w:type="spellStart"/>
      <w:r w:rsidRPr="00367BA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rguruan</w:t>
      </w:r>
      <w:proofErr w:type="spellEnd"/>
      <w:r w:rsidRPr="00367BA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Tinggi Agama Islam Indonesia</w:t>
      </w:r>
    </w:p>
    <w:p w14:paraId="7DB7FF91" w14:textId="77777777" w:rsidR="00D30583" w:rsidRPr="00367BA0" w:rsidRDefault="00D30583" w:rsidP="00D30583">
      <w:pPr>
        <w:spacing w:after="0" w:line="24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449B2B92" w14:textId="16D45783" w:rsidR="00D30583" w:rsidRPr="00367BA0" w:rsidRDefault="00D30583" w:rsidP="00D30583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>Syamsul Rizal</w:t>
      </w:r>
    </w:p>
    <w:p w14:paraId="6B2DFD8D" w14:textId="743E93E4" w:rsidR="00D30583" w:rsidRPr="00367BA0" w:rsidRDefault="00000000" w:rsidP="00D30583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hyperlink r:id="rId6" w:history="1">
        <w:r w:rsidR="00671F3C" w:rsidRPr="00367BA0">
          <w:rPr>
            <w:rStyle w:val="Hyperlink"/>
            <w:rFonts w:ascii="Times New Roman" w:hAnsi="Times New Roman" w:cs="Times New Roman"/>
            <w:sz w:val="24"/>
            <w:szCs w:val="24"/>
          </w:rPr>
          <w:t>syamsul.rizal42@gmail.com</w:t>
        </w:r>
      </w:hyperlink>
    </w:p>
    <w:p w14:paraId="00364B9F" w14:textId="137122DB" w:rsidR="00671F3C" w:rsidRPr="00367BA0" w:rsidRDefault="00671F3C" w:rsidP="00D30583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 xml:space="preserve">Universitas Islam Negeri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Fatmawat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Sukarno Bengkulu, Indonesia</w:t>
      </w:r>
    </w:p>
    <w:p w14:paraId="7ABFEF5A" w14:textId="73E3D69B" w:rsidR="00D30583" w:rsidRPr="00367BA0" w:rsidRDefault="00D30583" w:rsidP="00D30583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>Ferri Susanto</w:t>
      </w:r>
    </w:p>
    <w:p w14:paraId="06ACE40F" w14:textId="349BD379" w:rsidR="00671F3C" w:rsidRPr="00367BA0" w:rsidRDefault="00671F3C" w:rsidP="00D30583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>……………………………..</w:t>
      </w:r>
    </w:p>
    <w:p w14:paraId="50E5EAC9" w14:textId="77777777" w:rsidR="00C17C8E" w:rsidRPr="00367BA0" w:rsidRDefault="00C17C8E" w:rsidP="00C17C8E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 xml:space="preserve">Universitas Islam Negeri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Fatmawat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Sukarno Bengkulu, Indonesia</w:t>
      </w:r>
    </w:p>
    <w:p w14:paraId="1894FA14" w14:textId="0A6A8C60" w:rsidR="00D30583" w:rsidRPr="00367BA0" w:rsidRDefault="00D30583" w:rsidP="00D30583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 xml:space="preserve">Abdul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uthaleb</w:t>
      </w:r>
      <w:proofErr w:type="spellEnd"/>
    </w:p>
    <w:p w14:paraId="454D2BF4" w14:textId="1F6D0919" w:rsidR="00671F3C" w:rsidRPr="00367BA0" w:rsidRDefault="00671F3C" w:rsidP="00671F3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>……………………………..</w:t>
      </w:r>
    </w:p>
    <w:p w14:paraId="3502C306" w14:textId="6019DF45" w:rsidR="00C17C8E" w:rsidRPr="00367BA0" w:rsidRDefault="00C17C8E" w:rsidP="00671F3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stitu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Agama Islam Negeri Kudus, Indonesia</w:t>
      </w:r>
    </w:p>
    <w:p w14:paraId="1356CF09" w14:textId="3C9BFD0B" w:rsidR="00D30583" w:rsidRPr="00367BA0" w:rsidRDefault="00D30583" w:rsidP="00D30583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>Rendi</w:t>
      </w:r>
    </w:p>
    <w:p w14:paraId="1774239A" w14:textId="5B973ED8" w:rsidR="00671F3C" w:rsidRPr="00367BA0" w:rsidRDefault="00671F3C" w:rsidP="00671F3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>……………………………..</w:t>
      </w:r>
    </w:p>
    <w:p w14:paraId="5452CA12" w14:textId="23043DE5" w:rsidR="00C17C8E" w:rsidRPr="00367BA0" w:rsidRDefault="00C17C8E" w:rsidP="00671F3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 xml:space="preserve">Universitas Islam Negeri Imam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onjol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>, Indonesia</w:t>
      </w:r>
    </w:p>
    <w:p w14:paraId="61323751" w14:textId="5499D65F" w:rsidR="00C17C8E" w:rsidRPr="00367BA0" w:rsidRDefault="00C17C8E" w:rsidP="00671F3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>Maryam</w:t>
      </w:r>
    </w:p>
    <w:p w14:paraId="221C1C75" w14:textId="60CA418A" w:rsidR="00C17C8E" w:rsidRPr="00367BA0" w:rsidRDefault="00C17C8E" w:rsidP="00C17C8E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>……………………………..</w:t>
      </w:r>
    </w:p>
    <w:p w14:paraId="44C3419F" w14:textId="47F37BD8" w:rsidR="00C17C8E" w:rsidRPr="00367BA0" w:rsidRDefault="00C17C8E" w:rsidP="00C17C8E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 xml:space="preserve">Universitas Islam Negeri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Fatmawat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Sukarno Bengkulu, Indonesia</w:t>
      </w:r>
    </w:p>
    <w:p w14:paraId="4A414364" w14:textId="77777777" w:rsidR="00C17C8E" w:rsidRPr="00367BA0" w:rsidRDefault="00C17C8E" w:rsidP="00C17C8E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CC1CE82" w14:textId="6E8C228D" w:rsidR="00C17C8E" w:rsidRPr="00367BA0" w:rsidRDefault="00C17C8E" w:rsidP="00671F3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C1CE1DE" w14:textId="77777777" w:rsidR="00671F3C" w:rsidRPr="00367BA0" w:rsidRDefault="00671F3C" w:rsidP="00D30583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63E4EDF" w14:textId="70A8B5E4" w:rsidR="00D30583" w:rsidRPr="00367BA0" w:rsidRDefault="00D30583" w:rsidP="00D3058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367BA0">
        <w:rPr>
          <w:rFonts w:ascii="Times New Roman" w:hAnsi="Times New Roman" w:cs="Times New Roman"/>
          <w:b/>
          <w:bCs/>
          <w:sz w:val="24"/>
          <w:szCs w:val="24"/>
        </w:rPr>
        <w:t>Abstrak</w:t>
      </w:r>
      <w:proofErr w:type="spellEnd"/>
    </w:p>
    <w:p w14:paraId="165B22E0" w14:textId="2320C5A3" w:rsidR="00D30583" w:rsidRPr="00367BA0" w:rsidRDefault="00D30583" w:rsidP="00D30583">
      <w:pPr>
        <w:spacing w:after="0" w:line="240" w:lineRule="auto"/>
        <w:ind w:firstLine="851"/>
        <w:jc w:val="both"/>
        <w:rPr>
          <w:rStyle w:val="fontstyle01"/>
          <w:rFonts w:ascii="Times New Roman" w:hAnsi="Times New Roman" w:cs="Times New Roman"/>
        </w:rPr>
      </w:pPr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Program </w:t>
      </w:r>
      <w:proofErr w:type="spellStart"/>
      <w:r w:rsidRPr="00367BA0">
        <w:rPr>
          <w:rStyle w:val="fontstyle01"/>
          <w:rFonts w:ascii="Times New Roman" w:hAnsi="Times New Roman" w:cs="Times New Roman"/>
        </w:rPr>
        <w:t>perkuliahan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bahasa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Inggris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di </w:t>
      </w:r>
      <w:proofErr w:type="spellStart"/>
      <w:r w:rsidRPr="00367BA0">
        <w:rPr>
          <w:rStyle w:val="fontstyle01"/>
          <w:rFonts w:ascii="Times New Roman" w:hAnsi="Times New Roman" w:cs="Times New Roman"/>
        </w:rPr>
        <w:t>Perguruan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Tinggi </w:t>
      </w:r>
      <w:proofErr w:type="spellStart"/>
      <w:r w:rsidRPr="00367BA0">
        <w:rPr>
          <w:rStyle w:val="fontstyle01"/>
          <w:rFonts w:ascii="Times New Roman" w:hAnsi="Times New Roman" w:cs="Times New Roman"/>
        </w:rPr>
        <w:t>Keagamaan</w:t>
      </w:r>
      <w:proofErr w:type="spellEnd"/>
    </w:p>
    <w:p w14:paraId="28EFAE4F" w14:textId="47EE3B9A" w:rsidR="00D30583" w:rsidRPr="00367BA0" w:rsidRDefault="00D30583" w:rsidP="0025746A">
      <w:pPr>
        <w:spacing w:after="0" w:line="240" w:lineRule="auto"/>
        <w:ind w:left="851" w:right="425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367BA0">
        <w:rPr>
          <w:rStyle w:val="fontstyle01"/>
          <w:rFonts w:ascii="Times New Roman" w:hAnsi="Times New Roman" w:cs="Times New Roman"/>
        </w:rPr>
        <w:t xml:space="preserve">Islam (PTKI) Indonesia </w:t>
      </w:r>
      <w:proofErr w:type="spellStart"/>
      <w:r w:rsidRPr="00367BA0">
        <w:rPr>
          <w:rStyle w:val="fontstyle01"/>
          <w:rFonts w:ascii="Times New Roman" w:hAnsi="Times New Roman" w:cs="Times New Roman"/>
        </w:rPr>
        <w:t>telah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dilaksanakan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melalui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pendekatan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r w:rsidRPr="00367BA0">
        <w:rPr>
          <w:rStyle w:val="fontstyle01"/>
          <w:rFonts w:ascii="Times New Roman" w:hAnsi="Times New Roman" w:cs="Times New Roman"/>
          <w:i/>
          <w:iCs/>
        </w:rPr>
        <w:t>English for Specific Purpose</w:t>
      </w:r>
      <w:r w:rsidRPr="00367BA0">
        <w:rPr>
          <w:rStyle w:val="fontstyle01"/>
          <w:rFonts w:ascii="Times New Roman" w:hAnsi="Times New Roman" w:cs="Times New Roman"/>
        </w:rPr>
        <w:t xml:space="preserve"> (ESP) </w:t>
      </w:r>
      <w:proofErr w:type="spellStart"/>
      <w:r w:rsidRPr="00367BA0">
        <w:rPr>
          <w:rStyle w:val="fontstyle01"/>
          <w:rFonts w:ascii="Times New Roman" w:hAnsi="Times New Roman" w:cs="Times New Roman"/>
        </w:rPr>
        <w:t>dengan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menggunakan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buku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ajar </w:t>
      </w:r>
      <w:proofErr w:type="spellStart"/>
      <w:r w:rsidRPr="00367BA0">
        <w:rPr>
          <w:rStyle w:val="fontstyle01"/>
          <w:rFonts w:ascii="Times New Roman" w:hAnsi="Times New Roman" w:cs="Times New Roman"/>
        </w:rPr>
        <w:t>bahasa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Inggris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berbasis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r w:rsidRPr="00367BA0">
        <w:rPr>
          <w:rStyle w:val="fontstyle01"/>
          <w:rFonts w:ascii="Times New Roman" w:hAnsi="Times New Roman" w:cs="Times New Roman"/>
          <w:i/>
          <w:iCs/>
        </w:rPr>
        <w:t>Islamic Studies</w:t>
      </w:r>
      <w:r w:rsidRPr="00367BA0">
        <w:rPr>
          <w:rStyle w:val="fontstyle01"/>
          <w:rFonts w:ascii="Times New Roman" w:hAnsi="Times New Roman" w:cs="Times New Roman"/>
        </w:rPr>
        <w:t xml:space="preserve">. </w:t>
      </w:r>
      <w:proofErr w:type="spellStart"/>
      <w:r w:rsidRPr="00367BA0">
        <w:rPr>
          <w:rStyle w:val="fontstyle01"/>
          <w:rFonts w:ascii="Times New Roman" w:hAnsi="Times New Roman" w:cs="Times New Roman"/>
        </w:rPr>
        <w:t>Namun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masih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proofErr w:type="gram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terdapat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masalah</w:t>
      </w:r>
      <w:proofErr w:type="spellEnd"/>
      <w:proofErr w:type="gram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serius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penyelenggara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program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tersebut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bertuju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mengevaluas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program </w:t>
      </w:r>
      <w:proofErr w:type="spellStart"/>
      <w:r w:rsidRPr="00367BA0">
        <w:rPr>
          <w:rStyle w:val="fontstyle01"/>
          <w:rFonts w:ascii="Times New Roman" w:hAnsi="Times New Roman" w:cs="Times New Roman"/>
        </w:rPr>
        <w:t>perkuliahan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bahasa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Inggris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ESP </w:t>
      </w:r>
      <w:proofErr w:type="spellStart"/>
      <w:r w:rsidRPr="00367BA0">
        <w:rPr>
          <w:rStyle w:val="fontstyle01"/>
          <w:rFonts w:ascii="Times New Roman" w:hAnsi="Times New Roman" w:cs="Times New Roman"/>
        </w:rPr>
        <w:t>melalui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Fonts w:ascii="Times New Roman" w:hAnsi="Times New Roman" w:cs="Times New Roman"/>
          <w:bCs/>
          <w:sz w:val="24"/>
          <w:szCs w:val="24"/>
        </w:rPr>
        <w:t>pendekatan</w:t>
      </w:r>
      <w:proofErr w:type="spellEnd"/>
      <w:r w:rsidRPr="00367BA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367BA0">
        <w:rPr>
          <w:rFonts w:ascii="Times New Roman" w:hAnsi="Times New Roman" w:cs="Times New Roman"/>
          <w:bCs/>
          <w:i/>
          <w:iCs/>
          <w:sz w:val="24"/>
          <w:szCs w:val="24"/>
        </w:rPr>
        <w:t>Content and Language Integrated Learning</w:t>
      </w:r>
      <w:r w:rsidRPr="00367BA0">
        <w:rPr>
          <w:rFonts w:ascii="Times New Roman" w:hAnsi="Times New Roman" w:cs="Times New Roman"/>
          <w:bCs/>
          <w:sz w:val="24"/>
          <w:szCs w:val="24"/>
        </w:rPr>
        <w:t xml:space="preserve"> (CLIL) </w:t>
      </w:r>
      <w:r w:rsidRPr="00367BA0">
        <w:rPr>
          <w:rStyle w:val="fontstyle01"/>
          <w:rFonts w:ascii="Times New Roman" w:hAnsi="Times New Roman" w:cs="Times New Roman"/>
        </w:rPr>
        <w:t xml:space="preserve">di PTKI Indonesia. Dengan </w:t>
      </w:r>
      <w:proofErr w:type="spellStart"/>
      <w:r w:rsidRPr="00367BA0">
        <w:rPr>
          <w:rStyle w:val="fontstyle01"/>
          <w:rFonts w:ascii="Times New Roman" w:hAnsi="Times New Roman" w:cs="Times New Roman"/>
        </w:rPr>
        <w:t>menggunakan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konsep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CLIL</w:t>
      </w:r>
      <w:r w:rsidRPr="00367BA0">
        <w:rPr>
          <w:rStyle w:val="fontstyle01"/>
          <w:rFonts w:ascii="Times New Roman" w:hAnsi="Times New Roman" w:cs="Times New Roman"/>
          <w:color w:val="000000" w:themeColor="text1"/>
        </w:rPr>
        <w:t>tentang</w:t>
      </w:r>
      <w:proofErr w:type="spellEnd"/>
      <w:r w:rsidRPr="00367BA0">
        <w:rPr>
          <w:rStyle w:val="fontstyle01"/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  <w:i/>
          <w:iCs/>
          <w:color w:val="000000" w:themeColor="text1"/>
        </w:rPr>
        <w:t>Evaluasi</w:t>
      </w:r>
      <w:proofErr w:type="spellEnd"/>
      <w:r w:rsidRPr="00367BA0">
        <w:rPr>
          <w:rStyle w:val="fontstyle01"/>
          <w:rFonts w:ascii="Times New Roman" w:hAnsi="Times New Roman" w:cs="Times New Roman"/>
          <w:i/>
          <w:iCs/>
          <w:color w:val="000000" w:themeColor="text1"/>
        </w:rPr>
        <w:t xml:space="preserve"> Mata Kuliah</w:t>
      </w:r>
      <w:r w:rsidRPr="00367BA0">
        <w:rPr>
          <w:rStyle w:val="fontstyle01"/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367BA0">
        <w:rPr>
          <w:rStyle w:val="fontstyle01"/>
          <w:rFonts w:ascii="Times New Roman" w:hAnsi="Times New Roman" w:cs="Times New Roman"/>
          <w:color w:val="000000" w:themeColor="text1"/>
        </w:rPr>
        <w:t>penelitian</w:t>
      </w:r>
      <w:proofErr w:type="spellEnd"/>
      <w:r w:rsidRPr="00367BA0">
        <w:rPr>
          <w:rStyle w:val="fontstyle01"/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  <w:color w:val="000000" w:themeColor="text1"/>
        </w:rPr>
        <w:t>ini</w:t>
      </w:r>
      <w:proofErr w:type="spellEnd"/>
      <w:r w:rsidRPr="00367BA0">
        <w:rPr>
          <w:rStyle w:val="fontstyle01"/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menghasilk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suatu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eksplanas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holistik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evaluatif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terkait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perancang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program </w:t>
      </w:r>
      <w:proofErr w:type="spellStart"/>
      <w:r w:rsidRPr="00367BA0">
        <w:rPr>
          <w:rStyle w:val="fontstyle01"/>
          <w:rFonts w:ascii="Times New Roman" w:hAnsi="Times New Roman" w:cs="Times New Roman"/>
        </w:rPr>
        <w:t>perkuliahan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bahasa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Inggris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ESP di PTKI Indonesia</w:t>
      </w:r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. Hasil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penelti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nantinya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dijadik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rekomendas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evaluatif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secara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formatif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bag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pemerintah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khusunya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bag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Direktur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Perguru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Tinggi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Keagama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Islam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dibawah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kementri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Agama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hal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menyusu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kebijak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terkait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pelaksana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program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mata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kuliah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bahasa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Inggris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ESP </w:t>
      </w:r>
      <w:proofErr w:type="spellStart"/>
      <w:r w:rsidRPr="00367BA0">
        <w:rPr>
          <w:rStyle w:val="fontstyle01"/>
          <w:rFonts w:ascii="Times New Roman" w:hAnsi="Times New Roman" w:cs="Times New Roman"/>
        </w:rPr>
        <w:t>berbasis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r w:rsidRPr="00367BA0">
        <w:rPr>
          <w:rStyle w:val="fontstyle01"/>
          <w:rFonts w:ascii="Times New Roman" w:hAnsi="Times New Roman" w:cs="Times New Roman"/>
          <w:i/>
          <w:iCs/>
        </w:rPr>
        <w:t xml:space="preserve">Islamic </w:t>
      </w:r>
      <w:proofErr w:type="spellStart"/>
      <w:r w:rsidRPr="00367BA0">
        <w:rPr>
          <w:rStyle w:val="fontstyle01"/>
          <w:rFonts w:ascii="Times New Roman" w:hAnsi="Times New Roman" w:cs="Times New Roman"/>
          <w:i/>
          <w:iCs/>
        </w:rPr>
        <w:t>tudies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yang </w:t>
      </w:r>
      <w:proofErr w:type="spellStart"/>
      <w:r w:rsidRPr="00367BA0">
        <w:rPr>
          <w:rStyle w:val="fontstyle01"/>
          <w:rFonts w:ascii="Times New Roman" w:hAnsi="Times New Roman" w:cs="Times New Roman"/>
        </w:rPr>
        <w:t>efektif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terhadap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peningkatan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kompetensi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berbahasa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Inggris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</w:t>
      </w:r>
      <w:proofErr w:type="spellStart"/>
      <w:r w:rsidRPr="00367BA0">
        <w:rPr>
          <w:rStyle w:val="fontstyle01"/>
          <w:rFonts w:ascii="Times New Roman" w:hAnsi="Times New Roman" w:cs="Times New Roman"/>
        </w:rPr>
        <w:t>mahasiswa</w:t>
      </w:r>
      <w:proofErr w:type="spellEnd"/>
      <w:r w:rsidRPr="00367BA0">
        <w:rPr>
          <w:rStyle w:val="fontstyle01"/>
          <w:rFonts w:ascii="Times New Roman" w:hAnsi="Times New Roman" w:cs="Times New Roman"/>
        </w:rPr>
        <w:t xml:space="preserve"> di PTKN Indonesia</w:t>
      </w:r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di masa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mendatang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19716A33" w14:textId="2043977F" w:rsidR="00D30583" w:rsidRPr="00367BA0" w:rsidRDefault="00D30583" w:rsidP="00D30583">
      <w:pPr>
        <w:spacing w:after="0" w:line="240" w:lineRule="auto"/>
        <w:ind w:left="851" w:right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Kata Kunci: </w:t>
      </w:r>
    </w:p>
    <w:p w14:paraId="5C17B0D6" w14:textId="13E7E972" w:rsidR="00B32016" w:rsidRPr="00367BA0" w:rsidRDefault="00B32016" w:rsidP="00D30583">
      <w:pPr>
        <w:spacing w:after="0" w:line="240" w:lineRule="auto"/>
        <w:ind w:left="851" w:right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42F37CE0" w14:textId="77777777" w:rsidR="00B32016" w:rsidRPr="00367BA0" w:rsidRDefault="00B32016" w:rsidP="00D30583">
      <w:pPr>
        <w:spacing w:after="0" w:line="240" w:lineRule="auto"/>
        <w:ind w:left="851" w:right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A82B427" w14:textId="65854F41" w:rsidR="00D30583" w:rsidRPr="00367BA0" w:rsidRDefault="00D30583" w:rsidP="00D30583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367BA0">
        <w:rPr>
          <w:rFonts w:ascii="Times New Roman" w:hAnsi="Times New Roman" w:cs="Times New Roman"/>
          <w:b/>
          <w:bCs/>
          <w:sz w:val="24"/>
          <w:szCs w:val="24"/>
        </w:rPr>
        <w:t>Pendahuluan</w:t>
      </w:r>
      <w:proofErr w:type="spellEnd"/>
    </w:p>
    <w:p w14:paraId="18C92D74" w14:textId="1A8FD247" w:rsidR="00BB7B65" w:rsidRPr="00367BA0" w:rsidRDefault="002F61C9" w:rsidP="002F61C9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nglish for Specific Purpose (ESP)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takuli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gakibat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lastRenderedPageBreak/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Tinggi Agama Islam (PTKI) Indonesia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ghadap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ajar (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)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akibat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terbatas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gambang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ajar ESP </w:t>
      </w:r>
      <w:r w:rsidRPr="00367BA0">
        <w:rPr>
          <w:rFonts w:ascii="Times New Roman" w:hAnsi="Times New Roman" w:cs="Times New Roman"/>
          <w:color w:val="FF0000"/>
          <w:sz w:val="24"/>
          <w:szCs w:val="24"/>
        </w:rPr>
        <w:t>(D, 2020)</w:t>
      </w:r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 jug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islam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endidikan Agama Islam)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yar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kuas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Riset </w:t>
      </w:r>
      <w:r w:rsidRPr="00367BA0">
        <w:rPr>
          <w:rFonts w:ascii="Times New Roman" w:hAnsi="Times New Roman" w:cs="Times New Roman"/>
          <w:color w:val="FF0000"/>
          <w:sz w:val="24"/>
          <w:szCs w:val="24"/>
        </w:rPr>
        <w:t xml:space="preserve">……. </w:t>
      </w:r>
      <w:proofErr w:type="spellStart"/>
      <w:r w:rsidRPr="00367BA0">
        <w:rPr>
          <w:rFonts w:ascii="Times New Roman" w:hAnsi="Times New Roman" w:cs="Times New Roman"/>
          <w:color w:val="FF0000"/>
          <w:sz w:val="24"/>
          <w:szCs w:val="24"/>
        </w:rPr>
        <w:t>menunjukkan</w:t>
      </w:r>
      <w:proofErr w:type="spellEnd"/>
      <w:r w:rsidRPr="00367BA0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FF0000"/>
          <w:sz w:val="24"/>
          <w:szCs w:val="24"/>
        </w:rPr>
        <w:t>bahwa</w:t>
      </w:r>
      <w:proofErr w:type="spellEnd"/>
      <w:r w:rsidRPr="00367BA0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gramStart"/>
      <w:r w:rsidRPr="00367BA0">
        <w:rPr>
          <w:rFonts w:ascii="Times New Roman" w:hAnsi="Times New Roman" w:cs="Times New Roman"/>
          <w:color w:val="FF0000"/>
          <w:sz w:val="24"/>
          <w:szCs w:val="24"/>
        </w:rPr>
        <w:t>…..</w:t>
      </w:r>
      <w:proofErr w:type="gramEnd"/>
      <w:r w:rsidRPr="00367BA0">
        <w:rPr>
          <w:rFonts w:ascii="Times New Roman" w:hAnsi="Times New Roman" w:cs="Times New Roman"/>
          <w:color w:val="FF0000"/>
          <w:sz w:val="24"/>
          <w:szCs w:val="24"/>
        </w:rPr>
        <w:t>%</w:t>
      </w:r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Tinggi Agama Islam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basis Pendidikan agama Islam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endidikan agama Islam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arbiy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asal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eng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endidikan agama Islam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proofErr w:type="gramStart"/>
      <w:r w:rsidRPr="00367BA0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proofErr w:type="gram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litrra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ad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(</w:t>
      </w:r>
      <w:r w:rsidRPr="00367BA0">
        <w:rPr>
          <w:rFonts w:ascii="Times New Roman" w:hAnsi="Times New Roman" w:cs="Times New Roman"/>
          <w:color w:val="FF0000"/>
          <w:sz w:val="24"/>
          <w:szCs w:val="24"/>
        </w:rPr>
        <w:t>E, 2020</w:t>
      </w:r>
      <w:r w:rsidRPr="00367BA0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bayang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.</w:t>
      </w:r>
    </w:p>
    <w:p w14:paraId="58C1E0C6" w14:textId="4BA486ED" w:rsidR="002F61C9" w:rsidRPr="00367BA0" w:rsidRDefault="002F61C9" w:rsidP="002F61C9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 xml:space="preserve">Studi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367BA0">
        <w:rPr>
          <w:rFonts w:ascii="Times New Roman" w:hAnsi="Times New Roman" w:cs="Times New Roman"/>
          <w:sz w:val="24"/>
          <w:szCs w:val="24"/>
        </w:rPr>
        <w:t xml:space="preserve">di PTKI Indonesi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endekat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GP </w:t>
      </w:r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F, 2012; G, 2019),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entang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efektip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endekatan EGP (H, 2014),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hingg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tud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entang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nrap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ndekat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P yang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ianggab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baga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olu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ningkat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litera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Pada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awalny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itolak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ses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ata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alas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ghilang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ngetahu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asar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ngetahu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pert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rammar.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baga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ompone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nting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nguasa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stening, reading dan speaking (K &amp; L, 2012). Studi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utakhir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lihat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baga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actor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g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ningkat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litera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jadi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endekatan </w:t>
      </w:r>
      <w:proofErr w:type="gram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SP 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makin</w:t>
      </w:r>
      <w:proofErr w:type="spellEnd"/>
      <w:proofErr w:type="gram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ssive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iterap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iperguru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inggi Agama Islam (M, 2015) d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jadi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endekatan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sesuai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untu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(……..). Dari (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tig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cenderu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ampa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endekatan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posisi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kua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objektif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ak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spektif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ubje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lastRenderedPageBreak/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adapta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hadap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Islam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rpeta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>.</w:t>
      </w:r>
    </w:p>
    <w:p w14:paraId="3E672916" w14:textId="2FD3518C" w:rsidR="002F61C9" w:rsidRPr="00367BA0" w:rsidRDefault="002F61C9" w:rsidP="00D45A88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 xml:space="preserve">Tulis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dasar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rgume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4D7">
        <w:rPr>
          <w:rFonts w:ascii="Times New Roman" w:hAnsi="Times New Roman" w:cs="Times New Roman"/>
          <w:sz w:val="24"/>
          <w:szCs w:val="24"/>
        </w:rPr>
        <w:t>p</w:t>
      </w:r>
      <w:r w:rsidRPr="00367BA0">
        <w:rPr>
          <w:rFonts w:ascii="Times New Roman" w:hAnsi="Times New Roman" w:cs="Times New Roman"/>
          <w:sz w:val="24"/>
          <w:szCs w:val="24"/>
        </w:rPr>
        <w:t>endeka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awar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fungsi-fung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litera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ggris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soal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Pendekat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factor dan proses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lengkap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ksimal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(O, 2012; P, 2015). Pad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kua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ak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(</w:t>
      </w:r>
      <w:r w:rsidRPr="00367BA0">
        <w:rPr>
          <w:rFonts w:ascii="Times New Roman" w:hAnsi="Times New Roman" w:cs="Times New Roman"/>
          <w:color w:val="FF0000"/>
          <w:sz w:val="24"/>
          <w:szCs w:val="24"/>
        </w:rPr>
        <w:t>Q, 2015</w:t>
      </w:r>
      <w:r w:rsidRPr="00367BA0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eba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gub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radi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onvensional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pus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ada guru)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pus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(</w:t>
      </w:r>
      <w:r w:rsidRPr="00367BA0">
        <w:rPr>
          <w:rFonts w:ascii="Times New Roman" w:hAnsi="Times New Roman" w:cs="Times New Roman"/>
          <w:color w:val="FF0000"/>
          <w:sz w:val="24"/>
          <w:szCs w:val="24"/>
        </w:rPr>
        <w:t>R, 2015; S, 2018</w:t>
      </w:r>
      <w:r w:rsidRPr="00367BA0">
        <w:rPr>
          <w:rFonts w:ascii="Times New Roman" w:hAnsi="Times New Roman" w:cs="Times New Roman"/>
          <w:sz w:val="24"/>
          <w:szCs w:val="24"/>
        </w:rPr>
        <w:t xml:space="preserve">). Deng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untu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dapta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ghadir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>.</w:t>
      </w:r>
    </w:p>
    <w:p w14:paraId="1FBF46BF" w14:textId="6FE156B2" w:rsidR="002F61C9" w:rsidRPr="00367BA0" w:rsidRDefault="002F61C9" w:rsidP="002F61C9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 xml:space="preserve">Tulis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gru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Tinggi Agama Islam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jalan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 di PTKI Indonesia. Selai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pe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tulis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strategi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tempu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hadap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eba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n juga pad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lahir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radi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bdidi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buth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dapta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Dengan kata lain, tulis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guj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bali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litera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hadap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>.</w:t>
      </w:r>
    </w:p>
    <w:p w14:paraId="0821BB92" w14:textId="77777777" w:rsidR="0089718D" w:rsidRPr="00367BA0" w:rsidRDefault="0089718D" w:rsidP="002F61C9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69B153EA" w14:textId="772F0E4F" w:rsidR="0089718D" w:rsidRPr="00367BA0" w:rsidRDefault="0089718D" w:rsidP="0089718D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67BA0">
        <w:rPr>
          <w:rFonts w:ascii="Times New Roman" w:hAnsi="Times New Roman" w:cs="Times New Roman"/>
          <w:b/>
          <w:bCs/>
          <w:sz w:val="24"/>
          <w:szCs w:val="24"/>
        </w:rPr>
        <w:t>Literature Review</w:t>
      </w:r>
    </w:p>
    <w:p w14:paraId="32C7DB22" w14:textId="11259427" w:rsidR="002F61C9" w:rsidRPr="00367BA0" w:rsidRDefault="002F61C9" w:rsidP="002F61C9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 xml:space="preserve">Studi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ain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litera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367BA0">
        <w:rPr>
          <w:rFonts w:ascii="Times New Roman" w:hAnsi="Times New Roman" w:cs="Times New Roman"/>
          <w:sz w:val="24"/>
          <w:szCs w:val="24"/>
        </w:rPr>
        <w:t>(</w:t>
      </w:r>
      <w:r w:rsidRPr="00367BA0">
        <w:rPr>
          <w:rFonts w:ascii="Times New Roman" w:hAnsi="Times New Roman" w:cs="Times New Roman"/>
          <w:color w:val="FF0000"/>
          <w:sz w:val="24"/>
          <w:szCs w:val="24"/>
        </w:rPr>
        <w:t xml:space="preserve"> A</w:t>
      </w:r>
      <w:proofErr w:type="gramEnd"/>
      <w:r w:rsidRPr="00367BA0">
        <w:rPr>
          <w:rFonts w:ascii="Times New Roman" w:hAnsi="Times New Roman" w:cs="Times New Roman"/>
          <w:color w:val="FF0000"/>
          <w:sz w:val="24"/>
          <w:szCs w:val="24"/>
        </w:rPr>
        <w:t>, 2019; B &amp; C, 2020</w:t>
      </w:r>
      <w:r w:rsidRPr="00367BA0">
        <w:rPr>
          <w:rFonts w:ascii="Times New Roman" w:hAnsi="Times New Roman" w:cs="Times New Roman"/>
          <w:sz w:val="24"/>
          <w:szCs w:val="24"/>
        </w:rPr>
        <w:t xml:space="preserve">).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fundamental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endekatan teacher oriented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student oriented (…………)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syaratan-persyara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rpenuh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klu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oleh par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dahulu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analisis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kebutuh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penentu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tuju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pemilih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mater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ajar,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penetu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kegiat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belajar-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lastRenderedPageBreak/>
        <w:t>mengajar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, dan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perencana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evaluas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67BA0">
        <w:rPr>
          <w:rFonts w:ascii="Times New Roman" w:hAnsi="Times New Roman" w:cs="Times New Roman"/>
          <w:sz w:val="24"/>
          <w:szCs w:val="24"/>
        </w:rPr>
        <w:t>(…</w:t>
      </w:r>
      <w:proofErr w:type="gramStart"/>
      <w:r w:rsidRPr="00367BA0">
        <w:rPr>
          <w:rFonts w:ascii="Times New Roman" w:hAnsi="Times New Roman" w:cs="Times New Roman"/>
          <w:sz w:val="24"/>
          <w:szCs w:val="24"/>
        </w:rPr>
        <w:t>…..</w:t>
      </w:r>
      <w:proofErr w:type="gramEnd"/>
      <w:r w:rsidRPr="00367BA0">
        <w:rPr>
          <w:rFonts w:ascii="Times New Roman" w:hAnsi="Times New Roman" w:cs="Times New Roman"/>
          <w:sz w:val="24"/>
          <w:szCs w:val="24"/>
        </w:rPr>
        <w:t>)</w:t>
      </w:r>
      <w:r w:rsidRPr="00367BA0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Tinggi Agama Islam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angggap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ba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uru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(</w:t>
      </w:r>
      <w:r w:rsidRPr="00367BA0">
        <w:rPr>
          <w:rFonts w:ascii="Times New Roman" w:hAnsi="Times New Roman" w:cs="Times New Roman"/>
          <w:color w:val="FF0000"/>
          <w:sz w:val="24"/>
          <w:szCs w:val="24"/>
        </w:rPr>
        <w:t>G, 2015</w:t>
      </w:r>
      <w:r w:rsidRPr="00367BA0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gunda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ro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ontr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(</w:t>
      </w:r>
      <w:r w:rsidRPr="00367BA0">
        <w:rPr>
          <w:rFonts w:ascii="Times New Roman" w:hAnsi="Times New Roman" w:cs="Times New Roman"/>
          <w:color w:val="FF0000"/>
          <w:sz w:val="24"/>
          <w:szCs w:val="24"/>
        </w:rPr>
        <w:t>H, 2017</w:t>
      </w:r>
      <w:r w:rsidRPr="00367BA0">
        <w:rPr>
          <w:rFonts w:ascii="Times New Roman" w:hAnsi="Times New Roman" w:cs="Times New Roman"/>
          <w:sz w:val="24"/>
          <w:szCs w:val="24"/>
        </w:rPr>
        <w:t xml:space="preserve">). Pali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mode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binca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deba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ncam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endekat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litera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yakin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unia Pendidikan, dan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radi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>.</w:t>
      </w:r>
    </w:p>
    <w:p w14:paraId="0748FD0A" w14:textId="496C364A" w:rsidR="002F61C9" w:rsidRPr="00367BA0" w:rsidRDefault="002F61C9" w:rsidP="002F61C9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Perubah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penerap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pendekat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pengajar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perguru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tingg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agama Islam di Indonesia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Pendekatan EGP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ke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memunculk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penolak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atas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anggap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mengancam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lietras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(…….).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mengharusk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terpenuhinya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beberapa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persyarat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tertentu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sepert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dose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paham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betul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kharakteristik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tidak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jarang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dilaksanak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tidak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sesua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prisip-prinsip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teoritis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sepert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penulis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buku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ajar yang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tidak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sesua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kebutuh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bidang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stud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diharusk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memilik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kemampu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paling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tidak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pada level intermediate. Hal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berpampak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rendahnya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motivas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minat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belajar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Namu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demiki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SP juga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elah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yumbang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ningkat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litera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gram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( …</w:t>
      </w:r>
      <w:proofErr w:type="gram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……). Dalam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erpenuhiny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lapang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erj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abad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1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gaiman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u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elah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gi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endekat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 Pendidik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ingg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lam di Indonesia.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bagaiman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ikat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 (2020),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w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elah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cipta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.</w:t>
      </w:r>
    </w:p>
    <w:p w14:paraId="576B9623" w14:textId="4308D203" w:rsidR="002F61C9" w:rsidRPr="00367BA0" w:rsidRDefault="002F61C9" w:rsidP="002F61C9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erbaga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unju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w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mbaw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rubah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dasar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………). Deng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iterapkanny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ndekat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P,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elah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erjad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rubah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dasar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etersedi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umber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lajar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erup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jar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erbasi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ebutuh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bah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jar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erbasi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lamic educational studies. (……….). Bahan ajar ESP of Islamic educational </w:t>
      </w:r>
      <w:proofErr w:type="gram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tudy 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proofErr w:type="gram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dekar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ipelajar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lmu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ndidi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slamny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aj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etap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ngetahu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juga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ipelajar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egiat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isku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hidup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antar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ose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anatar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tu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ndir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awalny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itolak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iterap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pembelajar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aren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urang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ipaham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fung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nfaat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erap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tu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ndir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P,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bagaiman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ikata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D, 2014),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yebab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ghabis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waktu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maham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ghafal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os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ata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ru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hingg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erdampak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urunny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otiva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inat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lajar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………….).</w:t>
      </w:r>
    </w:p>
    <w:p w14:paraId="446D979A" w14:textId="7B964A00" w:rsidR="002F61C9" w:rsidRPr="00367BA0" w:rsidRDefault="002F61C9" w:rsidP="002F61C9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mplementa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gram ESP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hany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anggungjawab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etu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gram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tud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ose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ngampu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t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uliah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aj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etap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juga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anggungjawab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impin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rguru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ingg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impin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rgu</w:t>
      </w:r>
      <w:r w:rsidR="00A572B3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ingg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duduk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r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sangat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nting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ercapainy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vi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i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</w:t>
      </w:r>
      <w:r w:rsidRPr="00367BA0">
        <w:rPr>
          <w:rFonts w:ascii="Times New Roman" w:hAnsi="Times New Roman" w:cs="Times New Roman"/>
          <w:color w:val="000000"/>
          <w:sz w:val="24"/>
          <w:szCs w:val="24"/>
        </w:rPr>
        <w:t>mimpi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edialnya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memilik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kemampu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menggerak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segala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sumber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ada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suatu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organisas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daya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gunak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secara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maksimal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mencapai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tuju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color w:val="000000"/>
          <w:sz w:val="24"/>
          <w:szCs w:val="24"/>
        </w:rPr>
        <w:t>ditetapkan</w:t>
      </w:r>
      <w:proofErr w:type="spellEnd"/>
      <w:r w:rsidRPr="00367B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67BA0">
        <w:rPr>
          <w:rFonts w:ascii="Times New Roman" w:hAnsi="Times New Roman" w:cs="Times New Roman"/>
          <w:color w:val="000000"/>
          <w:sz w:val="24"/>
          <w:szCs w:val="24"/>
        </w:rPr>
        <w:fldChar w:fldCharType="begin" w:fldLock="1"/>
      </w:r>
      <w:r w:rsidRPr="00367BA0">
        <w:rPr>
          <w:rFonts w:ascii="Times New Roman" w:hAnsi="Times New Roman" w:cs="Times New Roman"/>
          <w:color w:val="000000"/>
          <w:sz w:val="24"/>
          <w:szCs w:val="24"/>
        </w:rPr>
        <w:instrText>ADDIN CSL_CITATION {"citationItems":[{"id":"ITEM-1","itemData":{"ISBN":"9781292162966","abstract":"Predicting the binding mode of flexible polypeptides to proteins is an important task that falls outside the domain of applicability of most small molecule and protein−protein docking tools. Here, we test the small molecule flexible ligand docking program Glide on a set of 19 non-α-helical peptides and systematically improve pose prediction accuracy bynhancing Glide sampling for flexible polypeptides. In addition, scoring of the poses was improved by post-processing with physics-based implicit solvent MM- GBSA calculations. Using the best RMSD among the top 10 scoring poses as a metric, the success rate (RMSD ≤ 2.0 Å for the interface backbone atoms) increased from 21% with default Glide SP settings to 58% with the enhanced peptide sampling and scoring protocol in the case of redocking to the native protein structure. This approaches the accuracy of the recently developed Rosetta FlexPepDock method (63% success for these 19 peptides) while being over 100 times faster. Cross-docking was performed for a subset of cases where an unbound receptor structure was available, and in that case, 40% of peptides were docked successfully. We analyze the results and find that the optimized polypeptide protocol is most accurate for extended peptides of limited size and number of formal charges, defining a domain of applicability for this approach.","author":[{"dropping-particle":"","family":"Robbins","given":"Stephen P.","non-dropping-particle":"","parse-names":false,"suffix":""},{"dropping-particle":"","family":"Judge","given":"Timothy A.","non-dropping-particle":"","parse-names":false,"suffix":""}],"container-title":"Angewandte Chemie International Edition, 6(11), 951–952.","id":"ITEM-1","issued":{"date-parts":[["2016"]]},"number-of-pages":"5-24","title":"Organizational Behaviour 17th Edition","type":"book"},"uris":["http://www.mendeley.com/documents/?uuid=e5de9913-34a7-447c-b84b-5d9a29feb32d"]}],"mendeley":{"formattedCitation":"(Robbins &amp; Judge, 2016)","plainTextFormattedCitation":"(Robbins &amp; Judge, 2016)"},"properties":{"noteIndex":0},"schema":"https://github.com/citation-style-language/schema/raw/master/csl-citation.json"}</w:instrText>
      </w:r>
      <w:r w:rsidRPr="00367BA0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Pr="00367BA0">
        <w:rPr>
          <w:rFonts w:ascii="Times New Roman" w:hAnsi="Times New Roman" w:cs="Times New Roman"/>
          <w:noProof/>
          <w:color w:val="000000"/>
          <w:sz w:val="24"/>
          <w:szCs w:val="24"/>
        </w:rPr>
        <w:t>(Robbins &amp; Judge, 2016)</w:t>
      </w:r>
      <w:r w:rsidRPr="00367BA0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Dalam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ontek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rguru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ingg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r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mimpi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erutam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hal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rancang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urikulum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etersedi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aran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rasaran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angat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iperlu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urikulum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rupa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dom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ngajar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irancang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sua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vi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i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rod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jurus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fakulta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rt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rguru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ingg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urikulum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cermin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uju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sua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ebutuh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need)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mbelajar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hingg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ghasil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lulus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ompete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D45A88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ada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lingkung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TKI di Indonesia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urikulum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t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uliah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elum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egitu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jela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ertuang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ebija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urikulum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yangkut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t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uliah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juga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jela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itentu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;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apakah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gakomodir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atau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GP.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lam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iberi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epad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nam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namu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siny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cermin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GP. Keputus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angatlah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erkait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vi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i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jurus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fakulta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rt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niversitas d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esiap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ukung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aran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rasaran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rt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ngampu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t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uliah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4FA1D34A" w14:textId="731D6010" w:rsidR="00B25EE5" w:rsidRPr="00367BA0" w:rsidRDefault="00B25EE5" w:rsidP="002F61C9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Tulisan yang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ad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elah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jelas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 d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ontr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ngguna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akibat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sih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rendahny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lietra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TKI di Indonesia. Dalam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nyak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egara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iman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erkedudu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baga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asing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atau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edu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elah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ula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itunju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milik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ontribu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proofErr w:type="gram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ingkat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litera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as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nggri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walaupu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sih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ianggap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mbaw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salah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rancang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mplementa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evaluasiny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bagaiman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itunju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leh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tud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ad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, ESP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imbul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salah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u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hany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olu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Studi yang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ad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cenderung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ersifat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objektif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gukur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ebutuh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P d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efektivita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endidikan. ESP pada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dasarny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milik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ekuat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struktur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elas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legetima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etimpang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ructural yang sangat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rlu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ipelajar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car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ksam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etimpang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ngguna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ebaga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akibat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etimpang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64122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Sumber</w:t>
      </w:r>
      <w:proofErr w:type="spellEnd"/>
      <w:r w:rsidR="00B64122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ya </w:t>
      </w:r>
      <w:proofErr w:type="spellStart"/>
      <w:r w:rsidR="00B64122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nusia</w:t>
      </w:r>
      <w:proofErr w:type="spellEnd"/>
      <w:r w:rsidR="00B64122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="00B64122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hasiswa</w:t>
      </w:r>
      <w:proofErr w:type="spellEnd"/>
      <w:r w:rsidR="00B64122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erisiko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mbentuk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etimpang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ompeten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resta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Dengan kata lain, ESP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ndiskriminasik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64122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hasiswa</w:t>
      </w:r>
      <w:proofErr w:type="spellEnd"/>
      <w:r w:rsidR="00B64122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64122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erliterasi</w:t>
      </w:r>
      <w:proofErr w:type="spellEnd"/>
      <w:r w:rsidR="00B64122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64122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asa</w:t>
      </w:r>
      <w:proofErr w:type="spellEnd"/>
      <w:r w:rsidR="00B64122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64122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nggris</w:t>
      </w:r>
      <w:proofErr w:type="spellEnd"/>
      <w:r w:rsidR="00B64122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64122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rendah</w:t>
      </w:r>
      <w:proofErr w:type="spellEnd"/>
      <w:r w:rsidR="00B64122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64122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="00B64122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64122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mbelajaran</w:t>
      </w:r>
      <w:proofErr w:type="spellEnd"/>
      <w:r w:rsidR="00B64122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ereproduk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901B1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rendahnya</w:t>
      </w:r>
      <w:proofErr w:type="spellEnd"/>
      <w:r w:rsidR="00B901B1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901B1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ualitas</w:t>
      </w:r>
      <w:proofErr w:type="spellEnd"/>
      <w:r w:rsidR="00B901B1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901B1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erbahasa</w:t>
      </w:r>
      <w:proofErr w:type="spellEnd"/>
      <w:r w:rsidR="00B901B1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901B1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nggris</w:t>
      </w:r>
      <w:proofErr w:type="spellEnd"/>
      <w:r w:rsidR="00B901B1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 w:rsidR="00B901B1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mahasiswa</w:t>
      </w:r>
      <w:proofErr w:type="spellEnd"/>
      <w:r w:rsidR="00B901B1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atas</w:t>
      </w:r>
      <w:proofErr w:type="spellEnd"/>
      <w:proofErr w:type="gram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nama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rbeda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kompetensi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ncapaian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idang</w:t>
      </w:r>
      <w:proofErr w:type="spellEnd"/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901B1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mbelajaran</w:t>
      </w:r>
      <w:proofErr w:type="spellEnd"/>
      <w:r w:rsidR="00B901B1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901B1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bahasa</w:t>
      </w:r>
      <w:proofErr w:type="spellEnd"/>
      <w:r w:rsidR="00B901B1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901B1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Inggris</w:t>
      </w:r>
      <w:proofErr w:type="spellEnd"/>
      <w:r w:rsidR="00B901B1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level </w:t>
      </w:r>
      <w:proofErr w:type="spellStart"/>
      <w:r w:rsidR="00B901B1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perguruan</w:t>
      </w:r>
      <w:proofErr w:type="spellEnd"/>
      <w:r w:rsidR="00B901B1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901B1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tinggi</w:t>
      </w:r>
      <w:proofErr w:type="spellEnd"/>
      <w:r w:rsidR="00B901B1"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48FB3E86" w14:textId="399F5219" w:rsidR="00166BF9" w:rsidRPr="00367BA0" w:rsidRDefault="00166BF9" w:rsidP="002F61C9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01D5B94" w14:textId="458F8615" w:rsidR="009B4ECC" w:rsidRPr="00367BA0" w:rsidRDefault="009B4ECC" w:rsidP="002F61C9">
      <w:pPr>
        <w:spacing w:after="0" w:line="360" w:lineRule="auto"/>
        <w:jc w:val="both"/>
        <w:rPr>
          <w:rFonts w:ascii="Times New Roman" w:hAnsi="Times New Roman" w:cs="Times New Roman"/>
          <w:b/>
          <w:bCs/>
          <w:color w:val="FF0000"/>
          <w:sz w:val="24"/>
          <w:szCs w:val="24"/>
        </w:rPr>
      </w:pPr>
      <w:r w:rsidRPr="00367BA0">
        <w:rPr>
          <w:rFonts w:ascii="Times New Roman" w:hAnsi="Times New Roman" w:cs="Times New Roman"/>
          <w:b/>
          <w:bCs/>
          <w:color w:val="FF0000"/>
          <w:sz w:val="24"/>
          <w:szCs w:val="24"/>
        </w:rPr>
        <w:t xml:space="preserve">Metode </w:t>
      </w:r>
      <w:proofErr w:type="spellStart"/>
      <w:r w:rsidRPr="00367BA0">
        <w:rPr>
          <w:rFonts w:ascii="Times New Roman" w:hAnsi="Times New Roman" w:cs="Times New Roman"/>
          <w:b/>
          <w:bCs/>
          <w:color w:val="FF0000"/>
          <w:sz w:val="24"/>
          <w:szCs w:val="24"/>
        </w:rPr>
        <w:t>Penelitian</w:t>
      </w:r>
      <w:proofErr w:type="spellEnd"/>
    </w:p>
    <w:p w14:paraId="2BE27434" w14:textId="5FDA0D00" w:rsidR="009B4ECC" w:rsidRPr="00367BA0" w:rsidRDefault="009644D2" w:rsidP="002F61C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belajar </w:t>
      </w:r>
      <w:r w:rsidR="005824D7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="005824D7">
        <w:rPr>
          <w:rFonts w:ascii="Times New Roman" w:hAnsi="Times New Roman" w:cs="Times New Roman"/>
          <w:sz w:val="24"/>
          <w:szCs w:val="24"/>
        </w:rPr>
        <w:t>mengajar</w:t>
      </w:r>
      <w:proofErr w:type="spellEnd"/>
      <w:r w:rsidR="005824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4D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824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4D7">
        <w:rPr>
          <w:rFonts w:ascii="Times New Roman" w:hAnsi="Times New Roman" w:cs="Times New Roman"/>
          <w:sz w:val="24"/>
          <w:szCs w:val="24"/>
        </w:rPr>
        <w:t>matakuliah</w:t>
      </w:r>
      <w:proofErr w:type="spellEnd"/>
      <w:r w:rsidR="005824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dasar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5824D7">
        <w:rPr>
          <w:rFonts w:ascii="Times New Roman" w:hAnsi="Times New Roman" w:cs="Times New Roman"/>
          <w:sz w:val="24"/>
          <w:szCs w:val="24"/>
        </w:rPr>
        <w:t>perspektif</w:t>
      </w:r>
      <w:proofErr w:type="spellEnd"/>
      <w:r w:rsidR="005824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4D7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5824D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5824D7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817D0">
        <w:rPr>
          <w:rFonts w:ascii="Times New Roman" w:hAnsi="Times New Roman" w:cs="Times New Roman"/>
          <w:sz w:val="24"/>
          <w:szCs w:val="24"/>
        </w:rPr>
        <w:t>Perspektif</w:t>
      </w:r>
      <w:proofErr w:type="spellEnd"/>
      <w:r w:rsidR="00F81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817D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F81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pili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cr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random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817D0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="00F817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817D0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="00F817D0">
        <w:rPr>
          <w:rFonts w:ascii="Times New Roman" w:hAnsi="Times New Roman" w:cs="Times New Roman"/>
          <w:sz w:val="24"/>
          <w:szCs w:val="24"/>
        </w:rPr>
        <w:t xml:space="preserve"> </w:t>
      </w:r>
      <w:r w:rsidRPr="00367BA0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focus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eiliti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yangku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ndal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roses be</w:t>
      </w:r>
      <w:r w:rsidR="00573DE9">
        <w:rPr>
          <w:rFonts w:ascii="Times New Roman" w:hAnsi="Times New Roman" w:cs="Times New Roman"/>
          <w:sz w:val="24"/>
          <w:szCs w:val="24"/>
        </w:rPr>
        <w:t>l</w:t>
      </w:r>
      <w:r w:rsidRPr="00367BA0">
        <w:rPr>
          <w:rFonts w:ascii="Times New Roman" w:hAnsi="Times New Roman" w:cs="Times New Roman"/>
          <w:sz w:val="24"/>
          <w:szCs w:val="24"/>
        </w:rPr>
        <w:t xml:space="preserve">ajar. </w:t>
      </w:r>
      <w:proofErr w:type="spellStart"/>
      <w:r w:rsidR="00573DE9">
        <w:rPr>
          <w:rFonts w:ascii="Times New Roman" w:hAnsi="Times New Roman" w:cs="Times New Roman"/>
          <w:sz w:val="24"/>
          <w:szCs w:val="24"/>
        </w:rPr>
        <w:t>Perspektif</w:t>
      </w:r>
      <w:proofErr w:type="spellEnd"/>
      <w:r w:rsidR="00573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3DE9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="00573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3DE9">
        <w:rPr>
          <w:rFonts w:ascii="Times New Roman" w:hAnsi="Times New Roman" w:cs="Times New Roman"/>
          <w:sz w:val="24"/>
          <w:szCs w:val="24"/>
        </w:rPr>
        <w:t>dipilih</w:t>
      </w:r>
      <w:proofErr w:type="spellEnd"/>
      <w:r w:rsidR="00573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51F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BE51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51F9">
        <w:rPr>
          <w:rFonts w:ascii="Times New Roman" w:hAnsi="Times New Roman" w:cs="Times New Roman"/>
          <w:sz w:val="24"/>
          <w:szCs w:val="24"/>
        </w:rPr>
        <w:t>purpusif</w:t>
      </w:r>
      <w:proofErr w:type="spellEnd"/>
      <w:r w:rsidR="00BE51F9">
        <w:rPr>
          <w:rFonts w:ascii="Times New Roman" w:hAnsi="Times New Roman" w:cs="Times New Roman"/>
          <w:sz w:val="24"/>
          <w:szCs w:val="24"/>
        </w:rPr>
        <w:t xml:space="preserve"> sampli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ndal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51F9">
        <w:rPr>
          <w:rFonts w:ascii="Times New Roman" w:hAnsi="Times New Roman" w:cs="Times New Roman"/>
          <w:sz w:val="24"/>
          <w:szCs w:val="24"/>
        </w:rPr>
        <w:t>kendala</w:t>
      </w:r>
      <w:proofErr w:type="spellEnd"/>
      <w:r w:rsidR="00BE51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51F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BE51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51F9">
        <w:rPr>
          <w:rFonts w:ascii="Times New Roman" w:hAnsi="Times New Roman" w:cs="Times New Roman"/>
          <w:sz w:val="24"/>
          <w:szCs w:val="24"/>
        </w:rPr>
        <w:t>mengajar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system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proses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dan system support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="002B5589">
        <w:rPr>
          <w:rFonts w:ascii="Times New Roman" w:hAnsi="Times New Roman" w:cs="Times New Roman"/>
          <w:sz w:val="24"/>
          <w:szCs w:val="24"/>
        </w:rPr>
        <w:t>.</w:t>
      </w:r>
      <w:r w:rsidRPr="00367BA0">
        <w:rPr>
          <w:rFonts w:ascii="Times New Roman" w:hAnsi="Times New Roman" w:cs="Times New Roman"/>
          <w:sz w:val="24"/>
          <w:szCs w:val="24"/>
        </w:rPr>
        <w:t xml:space="preserve"> Selai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kelompo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5589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</w:t>
      </w:r>
      <w:r w:rsidR="002B5589" w:rsidRPr="002B5589">
        <w:rPr>
          <w:rFonts w:ascii="Times New Roman" w:hAnsi="Times New Roman" w:cs="Times New Roman"/>
          <w:color w:val="FF0000"/>
          <w:sz w:val="24"/>
          <w:szCs w:val="24"/>
        </w:rPr>
        <w:t xml:space="preserve">data </w:t>
      </w:r>
      <w:r w:rsidRPr="00367BA0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selek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5432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5432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asus-kasu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refleksi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alam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765432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65432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Deng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belajar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cakup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ersonal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frastural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>, dan structural.</w:t>
      </w:r>
    </w:p>
    <w:p w14:paraId="53B7A9DD" w14:textId="12F7156B" w:rsidR="00A23326" w:rsidRPr="00837AA3" w:rsidRDefault="00A23326" w:rsidP="00FB4BFF">
      <w:pPr>
        <w:spacing w:after="0" w:line="36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ab/>
      </w:r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Data yang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diperoleh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dari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berita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online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dikonfirmasikan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kepada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kelompok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siswa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sebagai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participant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dalam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penelitian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.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Participan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dibatasi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pada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kelompok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siswa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jenjang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sekolah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menegah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yang relative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belum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terbiasa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dengan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penggunaan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ESP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dalam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pembelajaran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. Mereka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merupakan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kelompok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yang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sudah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memiliki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minat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dengan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ESP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namun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dengan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tingkat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literasi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yang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masih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terbatas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. Pada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saat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yang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sama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kelompok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siswa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ini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sedang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menghadapi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sutu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proses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transformasi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dalam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dunia Pendidikan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sejalan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dengan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837AA3">
        <w:rPr>
          <w:rFonts w:ascii="Times New Roman" w:hAnsi="Times New Roman" w:cs="Times New Roman"/>
          <w:color w:val="FF0000"/>
          <w:sz w:val="24"/>
          <w:szCs w:val="24"/>
        </w:rPr>
        <w:t>adanya</w:t>
      </w:r>
      <w:proofErr w:type="spellEnd"/>
      <w:r w:rsidRPr="00837AA3">
        <w:rPr>
          <w:rFonts w:ascii="Times New Roman" w:hAnsi="Times New Roman" w:cs="Times New Roman"/>
          <w:color w:val="FF0000"/>
          <w:sz w:val="24"/>
          <w:szCs w:val="24"/>
        </w:rPr>
        <w:t xml:space="preserve"> pandemic.</w:t>
      </w:r>
    </w:p>
    <w:p w14:paraId="6E001266" w14:textId="2200285E" w:rsidR="00A23326" w:rsidRPr="00367BA0" w:rsidRDefault="00A23326" w:rsidP="00837AA3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ulu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pili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wawancar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ilih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imba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gender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varia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eng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neng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pili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perhitung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social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relevan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lastRenderedPageBreak/>
        <w:t>dar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wilayah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willay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barat, wilayah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ng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dan wilayah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mur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representasi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Indonesia.</w:t>
      </w:r>
    </w:p>
    <w:p w14:paraId="3303C152" w14:textId="2AA51FD7" w:rsidR="00605931" w:rsidRPr="00367BA0" w:rsidRDefault="00605931" w:rsidP="00605931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 xml:space="preserve">Dalam proses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dom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landas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umus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lim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ta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ili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kala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factor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terliba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internet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perlihat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367BA0">
        <w:rPr>
          <w:rFonts w:ascii="Times New Roman" w:hAnsi="Times New Roman" w:cs="Times New Roman"/>
          <w:sz w:val="24"/>
          <w:szCs w:val="24"/>
        </w:rPr>
        <w:t>varia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proofErr w:type="gram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gakse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belajar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tg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u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belajar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ging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roses belajar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emp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terliba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guru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roses belajar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lim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system Pendidikan online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Lembaga Pendidik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roses belajar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yelesai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belajar.</w:t>
      </w:r>
    </w:p>
    <w:tbl>
      <w:tblPr>
        <w:tblStyle w:val="TableGrid"/>
        <w:tblW w:w="0" w:type="auto"/>
        <w:tblInd w:w="562" w:type="dxa"/>
        <w:tblLook w:val="04A0" w:firstRow="1" w:lastRow="0" w:firstColumn="1" w:lastColumn="0" w:noHBand="0" w:noVBand="1"/>
      </w:tblPr>
      <w:tblGrid>
        <w:gridCol w:w="2552"/>
        <w:gridCol w:w="3544"/>
        <w:gridCol w:w="936"/>
      </w:tblGrid>
      <w:tr w:rsidR="00605931" w:rsidRPr="00367BA0" w14:paraId="62E31A27" w14:textId="77777777" w:rsidTr="00605931">
        <w:tc>
          <w:tcPr>
            <w:tcW w:w="2552" w:type="dxa"/>
          </w:tcPr>
          <w:p w14:paraId="321C3610" w14:textId="77777777" w:rsidR="00605931" w:rsidRPr="00367BA0" w:rsidRDefault="00605931" w:rsidP="00386F8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67BA0">
              <w:rPr>
                <w:rFonts w:ascii="Times New Roman" w:hAnsi="Times New Roman" w:cs="Times New Roman"/>
                <w:sz w:val="24"/>
                <w:szCs w:val="24"/>
              </w:rPr>
              <w:t>CODING</w:t>
            </w:r>
          </w:p>
        </w:tc>
        <w:tc>
          <w:tcPr>
            <w:tcW w:w="3544" w:type="dxa"/>
          </w:tcPr>
          <w:p w14:paraId="7F52E464" w14:textId="77777777" w:rsidR="00605931" w:rsidRPr="00367BA0" w:rsidRDefault="00605931" w:rsidP="00386F8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67BA0">
              <w:rPr>
                <w:rFonts w:ascii="Times New Roman" w:hAnsi="Times New Roman" w:cs="Times New Roman"/>
                <w:sz w:val="24"/>
                <w:szCs w:val="24"/>
              </w:rPr>
              <w:t>Ketersediann</w:t>
            </w:r>
            <w:proofErr w:type="spellEnd"/>
          </w:p>
        </w:tc>
        <w:tc>
          <w:tcPr>
            <w:tcW w:w="825" w:type="dxa"/>
          </w:tcPr>
          <w:p w14:paraId="2A10D5B4" w14:textId="77777777" w:rsidR="00605931" w:rsidRPr="00367BA0" w:rsidRDefault="00605931" w:rsidP="00386F8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67BA0">
              <w:rPr>
                <w:rFonts w:ascii="Times New Roman" w:hAnsi="Times New Roman" w:cs="Times New Roman"/>
                <w:sz w:val="24"/>
                <w:szCs w:val="24"/>
              </w:rPr>
              <w:t>Quality</w:t>
            </w:r>
          </w:p>
        </w:tc>
      </w:tr>
      <w:tr w:rsidR="00605931" w:rsidRPr="00367BA0" w14:paraId="7010EB74" w14:textId="77777777" w:rsidTr="00605931">
        <w:tc>
          <w:tcPr>
            <w:tcW w:w="2552" w:type="dxa"/>
          </w:tcPr>
          <w:p w14:paraId="3D6F3A1C" w14:textId="77777777" w:rsidR="00605931" w:rsidRPr="00367BA0" w:rsidRDefault="00605931" w:rsidP="00386F8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67BA0">
              <w:rPr>
                <w:rFonts w:ascii="Times New Roman" w:hAnsi="Times New Roman" w:cs="Times New Roman"/>
                <w:sz w:val="24"/>
                <w:szCs w:val="24"/>
              </w:rPr>
              <w:t>Pemilikan</w:t>
            </w:r>
            <w:proofErr w:type="spellEnd"/>
            <w:r w:rsidRPr="00367BA0">
              <w:rPr>
                <w:rFonts w:ascii="Times New Roman" w:hAnsi="Times New Roman" w:cs="Times New Roman"/>
                <w:sz w:val="24"/>
                <w:szCs w:val="24"/>
              </w:rPr>
              <w:t xml:space="preserve"> HP/Laptop</w:t>
            </w:r>
          </w:p>
        </w:tc>
        <w:tc>
          <w:tcPr>
            <w:tcW w:w="3544" w:type="dxa"/>
          </w:tcPr>
          <w:p w14:paraId="6F152C3F" w14:textId="77777777" w:rsidR="00605931" w:rsidRPr="00367BA0" w:rsidRDefault="00605931" w:rsidP="00386F8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25" w:type="dxa"/>
          </w:tcPr>
          <w:p w14:paraId="1A4F5231" w14:textId="77777777" w:rsidR="00605931" w:rsidRPr="00367BA0" w:rsidRDefault="00605931" w:rsidP="00386F8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05931" w:rsidRPr="00367BA0" w14:paraId="5EC7D7AA" w14:textId="77777777" w:rsidTr="00605931">
        <w:tc>
          <w:tcPr>
            <w:tcW w:w="2552" w:type="dxa"/>
          </w:tcPr>
          <w:p w14:paraId="5425B02F" w14:textId="77777777" w:rsidR="00605931" w:rsidRPr="00367BA0" w:rsidRDefault="00605931" w:rsidP="00386F8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67BA0">
              <w:rPr>
                <w:rFonts w:ascii="Times New Roman" w:hAnsi="Times New Roman" w:cs="Times New Roman"/>
                <w:sz w:val="24"/>
                <w:szCs w:val="24"/>
              </w:rPr>
              <w:t>Jaringan</w:t>
            </w:r>
            <w:proofErr w:type="spellEnd"/>
            <w:r w:rsidRPr="00367BA0">
              <w:rPr>
                <w:rFonts w:ascii="Times New Roman" w:hAnsi="Times New Roman" w:cs="Times New Roman"/>
                <w:sz w:val="24"/>
                <w:szCs w:val="24"/>
              </w:rPr>
              <w:t xml:space="preserve"> Internet</w:t>
            </w:r>
          </w:p>
        </w:tc>
        <w:tc>
          <w:tcPr>
            <w:tcW w:w="3544" w:type="dxa"/>
          </w:tcPr>
          <w:p w14:paraId="44E4DC68" w14:textId="77777777" w:rsidR="00605931" w:rsidRPr="00367BA0" w:rsidRDefault="00605931" w:rsidP="00386F8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25" w:type="dxa"/>
          </w:tcPr>
          <w:p w14:paraId="1AE859C0" w14:textId="77777777" w:rsidR="00605931" w:rsidRPr="00367BA0" w:rsidRDefault="00605931" w:rsidP="00386F8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05931" w:rsidRPr="00367BA0" w14:paraId="7CD7028A" w14:textId="77777777" w:rsidTr="00605931">
        <w:tc>
          <w:tcPr>
            <w:tcW w:w="2552" w:type="dxa"/>
          </w:tcPr>
          <w:p w14:paraId="33A98873" w14:textId="77777777" w:rsidR="00605931" w:rsidRPr="00367BA0" w:rsidRDefault="00605931" w:rsidP="00386F8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67BA0">
              <w:rPr>
                <w:rFonts w:ascii="Times New Roman" w:hAnsi="Times New Roman" w:cs="Times New Roman"/>
                <w:sz w:val="24"/>
                <w:szCs w:val="24"/>
              </w:rPr>
              <w:t>Dukungan</w:t>
            </w:r>
            <w:proofErr w:type="spellEnd"/>
            <w:r w:rsidRPr="00367BA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67BA0">
              <w:rPr>
                <w:rFonts w:ascii="Times New Roman" w:hAnsi="Times New Roman" w:cs="Times New Roman"/>
                <w:sz w:val="24"/>
                <w:szCs w:val="24"/>
              </w:rPr>
              <w:t>peran</w:t>
            </w:r>
            <w:proofErr w:type="spellEnd"/>
            <w:r w:rsidRPr="00367BA0">
              <w:rPr>
                <w:rFonts w:ascii="Times New Roman" w:hAnsi="Times New Roman" w:cs="Times New Roman"/>
                <w:sz w:val="24"/>
                <w:szCs w:val="24"/>
              </w:rPr>
              <w:t xml:space="preserve"> orang </w:t>
            </w:r>
            <w:proofErr w:type="spellStart"/>
            <w:r w:rsidRPr="00367BA0">
              <w:rPr>
                <w:rFonts w:ascii="Times New Roman" w:hAnsi="Times New Roman" w:cs="Times New Roman"/>
                <w:sz w:val="24"/>
                <w:szCs w:val="24"/>
              </w:rPr>
              <w:t>tua</w:t>
            </w:r>
            <w:proofErr w:type="spellEnd"/>
          </w:p>
        </w:tc>
        <w:tc>
          <w:tcPr>
            <w:tcW w:w="3544" w:type="dxa"/>
          </w:tcPr>
          <w:p w14:paraId="09E468A4" w14:textId="77777777" w:rsidR="00605931" w:rsidRPr="00367BA0" w:rsidRDefault="00605931" w:rsidP="00386F8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25" w:type="dxa"/>
          </w:tcPr>
          <w:p w14:paraId="1A8F0C49" w14:textId="77777777" w:rsidR="00605931" w:rsidRPr="00367BA0" w:rsidRDefault="00605931" w:rsidP="00386F8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05931" w:rsidRPr="00367BA0" w14:paraId="5597816D" w14:textId="77777777" w:rsidTr="00605931">
        <w:tc>
          <w:tcPr>
            <w:tcW w:w="2552" w:type="dxa"/>
          </w:tcPr>
          <w:p w14:paraId="5F8966E9" w14:textId="77777777" w:rsidR="00605931" w:rsidRPr="00367BA0" w:rsidRDefault="00605931" w:rsidP="00386F8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67BA0">
              <w:rPr>
                <w:rFonts w:ascii="Times New Roman" w:hAnsi="Times New Roman" w:cs="Times New Roman"/>
                <w:sz w:val="24"/>
                <w:szCs w:val="24"/>
              </w:rPr>
              <w:t>Keterlibatan</w:t>
            </w:r>
            <w:proofErr w:type="spellEnd"/>
            <w:r w:rsidRPr="00367BA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67BA0">
              <w:rPr>
                <w:rFonts w:ascii="Times New Roman" w:hAnsi="Times New Roman" w:cs="Times New Roman"/>
                <w:sz w:val="24"/>
                <w:szCs w:val="24"/>
              </w:rPr>
              <w:t>peran</w:t>
            </w:r>
            <w:proofErr w:type="spellEnd"/>
            <w:r w:rsidRPr="00367BA0">
              <w:rPr>
                <w:rFonts w:ascii="Times New Roman" w:hAnsi="Times New Roman" w:cs="Times New Roman"/>
                <w:sz w:val="24"/>
                <w:szCs w:val="24"/>
              </w:rPr>
              <w:t xml:space="preserve"> guru</w:t>
            </w:r>
          </w:p>
        </w:tc>
        <w:tc>
          <w:tcPr>
            <w:tcW w:w="3544" w:type="dxa"/>
          </w:tcPr>
          <w:p w14:paraId="353DDF5F" w14:textId="77777777" w:rsidR="00605931" w:rsidRPr="00367BA0" w:rsidRDefault="00605931" w:rsidP="00386F8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25" w:type="dxa"/>
          </w:tcPr>
          <w:p w14:paraId="21AF1A7A" w14:textId="77777777" w:rsidR="00605931" w:rsidRPr="00367BA0" w:rsidRDefault="00605931" w:rsidP="00386F8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05931" w:rsidRPr="00367BA0" w14:paraId="763E70EB" w14:textId="77777777" w:rsidTr="00605931">
        <w:tc>
          <w:tcPr>
            <w:tcW w:w="2552" w:type="dxa"/>
          </w:tcPr>
          <w:p w14:paraId="304D1AE6" w14:textId="77777777" w:rsidR="00605931" w:rsidRPr="00367BA0" w:rsidRDefault="00605931" w:rsidP="00386F8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67BA0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367BA0">
              <w:rPr>
                <w:rFonts w:ascii="Times New Roman" w:hAnsi="Times New Roman" w:cs="Times New Roman"/>
                <w:sz w:val="24"/>
                <w:szCs w:val="24"/>
              </w:rPr>
              <w:t xml:space="preserve"> support </w:t>
            </w:r>
            <w:proofErr w:type="spellStart"/>
            <w:r w:rsidRPr="00367BA0">
              <w:rPr>
                <w:rFonts w:ascii="Times New Roman" w:hAnsi="Times New Roman" w:cs="Times New Roman"/>
                <w:sz w:val="24"/>
                <w:szCs w:val="24"/>
              </w:rPr>
              <w:t>sekolah</w:t>
            </w:r>
            <w:proofErr w:type="spellEnd"/>
          </w:p>
        </w:tc>
        <w:tc>
          <w:tcPr>
            <w:tcW w:w="3544" w:type="dxa"/>
          </w:tcPr>
          <w:p w14:paraId="190DBD67" w14:textId="77777777" w:rsidR="00605931" w:rsidRPr="00367BA0" w:rsidRDefault="00605931" w:rsidP="00386F8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25" w:type="dxa"/>
          </w:tcPr>
          <w:p w14:paraId="3F27D5B6" w14:textId="77777777" w:rsidR="00605931" w:rsidRPr="00367BA0" w:rsidRDefault="00605931" w:rsidP="00386F8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7B19743D" w14:textId="10DD865B" w:rsidR="00605931" w:rsidRPr="00367BA0" w:rsidRDefault="00605931" w:rsidP="00605931">
      <w:pPr>
        <w:spacing w:after="0" w:line="36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D781B5A" w14:textId="448EC8C9" w:rsidR="007B009D" w:rsidRPr="00367BA0" w:rsidRDefault="007B009D" w:rsidP="00605931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lansu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September 2020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andemic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uncakny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endidik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system online pu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perlihat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alam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artisip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wawancar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edia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aju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sat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uasan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bagai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chatti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WA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ment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cerita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roses belajar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onine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robing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dalam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tunju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ngarimbu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n Effendi (2000).</w:t>
      </w:r>
    </w:p>
    <w:p w14:paraId="50EC471D" w14:textId="77777777" w:rsidR="007B009D" w:rsidRPr="00367BA0" w:rsidRDefault="007B009D" w:rsidP="007B009D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eta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online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klasifikasi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mat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pertega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pe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alam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m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pertimbang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spek-aspe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rcakup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analis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lastRenderedPageBreak/>
        <w:t>signifikansiny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arameter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gender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social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>.</w:t>
      </w:r>
    </w:p>
    <w:p w14:paraId="7ABA8D4F" w14:textId="715EAE9C" w:rsidR="00106B8D" w:rsidRPr="00367BA0" w:rsidRDefault="007B009D" w:rsidP="007B009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anali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; restatement data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ta,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terpreta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ta. Restatement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gac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utipan-kutip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udu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anda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eskrip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ol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cenderu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yangku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polog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belajar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online. Proses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terpreta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onte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individual, social,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stitusinal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alam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tig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wnjad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ari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feren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). Data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sumber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andi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ali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guat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sumber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online.</w:t>
      </w:r>
    </w:p>
    <w:p w14:paraId="6C5A04F0" w14:textId="77777777" w:rsidR="00106B8D" w:rsidRPr="00367BA0" w:rsidRDefault="00106B8D" w:rsidP="007B009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2B36A82" w14:textId="76F14BA8" w:rsidR="00106B8D" w:rsidRPr="00367BA0" w:rsidRDefault="00106B8D" w:rsidP="00106B8D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67BA0">
        <w:rPr>
          <w:rFonts w:ascii="Times New Roman" w:hAnsi="Times New Roman" w:cs="Times New Roman"/>
          <w:b/>
          <w:bCs/>
          <w:sz w:val="24"/>
          <w:szCs w:val="24"/>
        </w:rPr>
        <w:t xml:space="preserve">Hasil dan </w:t>
      </w:r>
      <w:proofErr w:type="spellStart"/>
      <w:r w:rsidRPr="00367BA0">
        <w:rPr>
          <w:rFonts w:ascii="Times New Roman" w:hAnsi="Times New Roman" w:cs="Times New Roman"/>
          <w:b/>
          <w:bCs/>
          <w:sz w:val="24"/>
          <w:szCs w:val="24"/>
        </w:rPr>
        <w:t>Pembahasan</w:t>
      </w:r>
      <w:proofErr w:type="spellEnd"/>
    </w:p>
    <w:p w14:paraId="21F060D9" w14:textId="7E6AE7CD" w:rsidR="000C5F69" w:rsidRPr="00367BA0" w:rsidRDefault="000C5F69" w:rsidP="00106B8D">
      <w:pPr>
        <w:spacing w:after="0"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367BA0">
        <w:rPr>
          <w:rFonts w:ascii="Times New Roman" w:hAnsi="Times New Roman" w:cs="Times New Roman"/>
          <w:b/>
          <w:bCs/>
          <w:sz w:val="24"/>
          <w:szCs w:val="24"/>
        </w:rPr>
        <w:t xml:space="preserve">4.1. </w:t>
      </w:r>
      <w:proofErr w:type="spellStart"/>
      <w:r w:rsidRPr="00367BA0">
        <w:rPr>
          <w:rFonts w:ascii="Times New Roman" w:hAnsi="Times New Roman" w:cs="Times New Roman"/>
          <w:b/>
          <w:bCs/>
          <w:sz w:val="24"/>
          <w:szCs w:val="24"/>
        </w:rPr>
        <w:t>Pemaparan</w:t>
      </w:r>
      <w:proofErr w:type="spellEnd"/>
      <w:r w:rsidRPr="00367BA0">
        <w:rPr>
          <w:rFonts w:ascii="Times New Roman" w:hAnsi="Times New Roman" w:cs="Times New Roman"/>
          <w:b/>
          <w:bCs/>
          <w:sz w:val="24"/>
          <w:szCs w:val="24"/>
        </w:rPr>
        <w:t xml:space="preserve"> Data Hasil </w:t>
      </w:r>
      <w:proofErr w:type="spellStart"/>
      <w:r w:rsidRPr="00367BA0"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proofErr w:type="spellEnd"/>
    </w:p>
    <w:p w14:paraId="5D015E4F" w14:textId="4F86B487" w:rsidR="00106B8D" w:rsidRPr="00367BA0" w:rsidRDefault="00106B8D" w:rsidP="00106B8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 xml:space="preserve">Bukti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:</w:t>
      </w:r>
    </w:p>
    <w:p w14:paraId="188BE620" w14:textId="0652F7E6" w:rsidR="00106B8D" w:rsidRPr="00367BA0" w:rsidRDefault="00106B8D" w:rsidP="000C5F69">
      <w:pPr>
        <w:pStyle w:val="ListParagraph"/>
        <w:numPr>
          <w:ilvl w:val="2"/>
          <w:numId w:val="5"/>
        </w:numPr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792" w:rsidRPr="00367BA0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087792"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792" w:rsidRPr="00367BA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="00087792" w:rsidRPr="00367BA0">
        <w:rPr>
          <w:rFonts w:ascii="Times New Roman" w:hAnsi="Times New Roman" w:cs="Times New Roman"/>
          <w:sz w:val="24"/>
          <w:szCs w:val="24"/>
        </w:rPr>
        <w:t xml:space="preserve"> Islam</w:t>
      </w:r>
    </w:p>
    <w:p w14:paraId="3F768399" w14:textId="4D13F7BE" w:rsidR="00106B8D" w:rsidRPr="00367BA0" w:rsidRDefault="00106B8D" w:rsidP="000C5F69">
      <w:pPr>
        <w:pStyle w:val="ListParagraph"/>
        <w:numPr>
          <w:ilvl w:val="2"/>
          <w:numId w:val="5"/>
        </w:numPr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luh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792" w:rsidRPr="00367BA0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087792" w:rsidRPr="00367BA0">
        <w:rPr>
          <w:rFonts w:ascii="Times New Roman" w:hAnsi="Times New Roman" w:cs="Times New Roman"/>
          <w:sz w:val="24"/>
          <w:szCs w:val="24"/>
        </w:rPr>
        <w:t xml:space="preserve"> ajar </w:t>
      </w:r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06E18A0" w14:textId="54F938A5" w:rsidR="002F61C9" w:rsidRPr="00367BA0" w:rsidRDefault="000C5F69" w:rsidP="000C5F69">
      <w:pPr>
        <w:pStyle w:val="ListParagraph"/>
        <w:spacing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 xml:space="preserve">4,1,3, </w:t>
      </w:r>
      <w:proofErr w:type="spellStart"/>
      <w:r w:rsidR="00106B8D" w:rsidRPr="00367BA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106B8D"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B8D" w:rsidRPr="00367BA0">
        <w:rPr>
          <w:rFonts w:ascii="Times New Roman" w:hAnsi="Times New Roman" w:cs="Times New Roman"/>
          <w:sz w:val="24"/>
          <w:szCs w:val="24"/>
        </w:rPr>
        <w:t>lemahnya</w:t>
      </w:r>
      <w:proofErr w:type="spellEnd"/>
      <w:r w:rsidR="00106B8D"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B8D" w:rsidRPr="00367BA0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="00106B8D"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B8D" w:rsidRPr="00367BA0">
        <w:rPr>
          <w:rFonts w:ascii="Times New Roman" w:hAnsi="Times New Roman" w:cs="Times New Roman"/>
          <w:sz w:val="24"/>
          <w:szCs w:val="24"/>
        </w:rPr>
        <w:t>kelembagan</w:t>
      </w:r>
      <w:proofErr w:type="spellEnd"/>
    </w:p>
    <w:p w14:paraId="0E36E7A6" w14:textId="1FB555BB" w:rsidR="00E95CE4" w:rsidRPr="00367BA0" w:rsidRDefault="000C5F69" w:rsidP="000C5F69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67BA0">
        <w:rPr>
          <w:rFonts w:ascii="Times New Roman" w:hAnsi="Times New Roman" w:cs="Times New Roman"/>
          <w:b/>
          <w:bCs/>
          <w:sz w:val="24"/>
          <w:szCs w:val="24"/>
        </w:rPr>
        <w:t xml:space="preserve">4.1.1 </w:t>
      </w:r>
      <w:proofErr w:type="spellStart"/>
      <w:r w:rsidR="00E95CE4" w:rsidRPr="00367BA0">
        <w:rPr>
          <w:rFonts w:ascii="Times New Roman" w:hAnsi="Times New Roman" w:cs="Times New Roman"/>
          <w:b/>
          <w:bCs/>
          <w:sz w:val="24"/>
          <w:szCs w:val="24"/>
        </w:rPr>
        <w:t>Rendahnya</w:t>
      </w:r>
      <w:proofErr w:type="spellEnd"/>
      <w:r w:rsidR="00E95CE4" w:rsidRPr="00367BA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E95CE4" w:rsidRPr="00367BA0">
        <w:rPr>
          <w:rFonts w:ascii="Times New Roman" w:hAnsi="Times New Roman" w:cs="Times New Roman"/>
          <w:b/>
          <w:bCs/>
          <w:sz w:val="24"/>
          <w:szCs w:val="24"/>
        </w:rPr>
        <w:t>Pengetahuan</w:t>
      </w:r>
      <w:proofErr w:type="spellEnd"/>
      <w:r w:rsidR="00E95CE4" w:rsidRPr="00367BA0">
        <w:rPr>
          <w:rFonts w:ascii="Times New Roman" w:hAnsi="Times New Roman" w:cs="Times New Roman"/>
          <w:b/>
          <w:bCs/>
          <w:sz w:val="24"/>
          <w:szCs w:val="24"/>
        </w:rPr>
        <w:t xml:space="preserve"> Dosen ESP </w:t>
      </w:r>
      <w:proofErr w:type="spellStart"/>
      <w:r w:rsidR="00E95CE4" w:rsidRPr="00367BA0">
        <w:rPr>
          <w:rFonts w:ascii="Times New Roman" w:hAnsi="Times New Roman" w:cs="Times New Roman"/>
          <w:b/>
          <w:bCs/>
          <w:sz w:val="24"/>
          <w:szCs w:val="24"/>
        </w:rPr>
        <w:t>Terkait</w:t>
      </w:r>
      <w:proofErr w:type="spellEnd"/>
      <w:r w:rsidR="00E95CE4" w:rsidRPr="00367BA0">
        <w:rPr>
          <w:rFonts w:ascii="Times New Roman" w:hAnsi="Times New Roman" w:cs="Times New Roman"/>
          <w:b/>
          <w:bCs/>
          <w:sz w:val="24"/>
          <w:szCs w:val="24"/>
        </w:rPr>
        <w:t xml:space="preserve"> Studi Islam</w:t>
      </w:r>
    </w:p>
    <w:p w14:paraId="56E2DF31" w14:textId="2B03302D" w:rsidR="005538D2" w:rsidRPr="00367BA0" w:rsidRDefault="005538D2" w:rsidP="005538D2">
      <w:pPr>
        <w:pStyle w:val="ListParagraph"/>
        <w:spacing w:after="0"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online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alam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lai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Banyak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ngalam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jalan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roses belajar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social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tersedia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kse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internet,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lembaga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>. (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tig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il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bicara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>).</w:t>
      </w:r>
    </w:p>
    <w:p w14:paraId="5CAD5B00" w14:textId="46F00242" w:rsidR="005538D2" w:rsidRPr="00367BA0" w:rsidRDefault="005538D2" w:rsidP="005538D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system dari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gub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radi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pindahny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ES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lekomunika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roses belajar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gajar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radi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aksa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dapta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adapta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masa pandemic.</w:t>
      </w:r>
    </w:p>
    <w:p w14:paraId="098DA981" w14:textId="77777777" w:rsidR="005538D2" w:rsidRPr="00367BA0" w:rsidRDefault="005538D2" w:rsidP="005538D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lastRenderedPageBreak/>
        <w:tab/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yangku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tersedia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kse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trne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yangku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tersedia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ampa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R21:</w:t>
      </w:r>
    </w:p>
    <w:p w14:paraId="1AAC765F" w14:textId="77777777" w:rsidR="005538D2" w:rsidRPr="00367BA0" w:rsidRDefault="005538D2" w:rsidP="005538D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HP 1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ganti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u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di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ag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…….” (R21, 14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MTs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Roudlatul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Ulu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>).</w:t>
      </w:r>
    </w:p>
    <w:p w14:paraId="296A9E8A" w14:textId="77777777" w:rsidR="005538D2" w:rsidRPr="00367BA0" w:rsidRDefault="005538D2" w:rsidP="005538D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R22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gata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>:</w:t>
      </w:r>
    </w:p>
    <w:p w14:paraId="171FE720" w14:textId="77777777" w:rsidR="005538D2" w:rsidRPr="00367BA0" w:rsidRDefault="005538D2" w:rsidP="005538D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67BA0">
        <w:rPr>
          <w:rFonts w:ascii="Times New Roman" w:hAnsi="Times New Roman" w:cs="Times New Roman"/>
          <w:sz w:val="24"/>
          <w:szCs w:val="24"/>
        </w:rPr>
        <w:t xml:space="preserve">“Say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nggal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Bersam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HP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rn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ega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H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berlaku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ring. Dalam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eilik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HP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aka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duduk di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ol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SMA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nggal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ganti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ri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367BA0">
        <w:rPr>
          <w:rFonts w:ascii="Times New Roman" w:hAnsi="Times New Roman" w:cs="Times New Roman"/>
          <w:sz w:val="24"/>
          <w:szCs w:val="24"/>
        </w:rPr>
        <w:t>…..</w:t>
      </w:r>
      <w:proofErr w:type="gramEnd"/>
      <w:r w:rsidRPr="00367BA0">
        <w:rPr>
          <w:rFonts w:ascii="Times New Roman" w:hAnsi="Times New Roman" w:cs="Times New Roman"/>
          <w:sz w:val="24"/>
          <w:szCs w:val="24"/>
        </w:rPr>
        <w:t xml:space="preserve">”(R22, 14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>, SMP 12).</w:t>
      </w:r>
    </w:p>
    <w:p w14:paraId="7A50D937" w14:textId="7145A034" w:rsidR="005538D2" w:rsidRPr="00367BA0" w:rsidRDefault="005538D2" w:rsidP="005538D2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timpa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kse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internet. R22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belajar di teras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meter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loka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signal internet. Hal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i wilayah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desa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(RINGKASAN DATA).</w:t>
      </w:r>
    </w:p>
    <w:p w14:paraId="009371FA" w14:textId="05B76C5F" w:rsidR="005538D2" w:rsidRPr="00367BA0" w:rsidRDefault="005538D2" w:rsidP="005538D2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terbatas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online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ntukkekura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etidakcukup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internet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367BA0">
        <w:rPr>
          <w:rFonts w:ascii="Times New Roman" w:hAnsi="Times New Roman" w:cs="Times New Roman"/>
          <w:sz w:val="24"/>
          <w:szCs w:val="24"/>
        </w:rPr>
        <w:t>memba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kibat</w:t>
      </w:r>
      <w:proofErr w:type="spellEnd"/>
      <w:proofErr w:type="gram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. Pali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mperlihat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rendahny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belajar,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ampuny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rogram belajar yang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jangk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Panjang.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(R22)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prestas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semuala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ranking 1-2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sz w:val="24"/>
          <w:szCs w:val="24"/>
        </w:rPr>
        <w:t>rangking</w:t>
      </w:r>
      <w:proofErr w:type="spellEnd"/>
      <w:r w:rsidRPr="00367BA0">
        <w:rPr>
          <w:rFonts w:ascii="Times New Roman" w:hAnsi="Times New Roman" w:cs="Times New Roman"/>
          <w:sz w:val="24"/>
          <w:szCs w:val="24"/>
        </w:rPr>
        <w:t xml:space="preserve"> 16.</w:t>
      </w:r>
    </w:p>
    <w:p w14:paraId="56182A00" w14:textId="77777777" w:rsidR="005538D2" w:rsidRPr="00367BA0" w:rsidRDefault="005538D2" w:rsidP="005538D2">
      <w:pPr>
        <w:pStyle w:val="ListParagraph"/>
        <w:spacing w:after="0" w:line="360" w:lineRule="auto"/>
        <w:ind w:left="0" w:firstLine="588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E395C2A" w14:textId="7ECBA2BB" w:rsidR="00E95CE4" w:rsidRPr="00367BA0" w:rsidRDefault="00E95CE4" w:rsidP="00E95CE4">
      <w:pPr>
        <w:pStyle w:val="ListParagraph"/>
        <w:numPr>
          <w:ilvl w:val="1"/>
          <w:numId w:val="4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367BA0">
        <w:rPr>
          <w:rFonts w:ascii="Times New Roman" w:hAnsi="Times New Roman" w:cs="Times New Roman"/>
          <w:b/>
          <w:bCs/>
          <w:sz w:val="24"/>
          <w:szCs w:val="24"/>
        </w:rPr>
        <w:t>Kesulitan</w:t>
      </w:r>
      <w:proofErr w:type="spellEnd"/>
      <w:r w:rsidRPr="00367BA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b/>
          <w:bCs/>
          <w:sz w:val="24"/>
          <w:szCs w:val="24"/>
        </w:rPr>
        <w:t>Terkait</w:t>
      </w:r>
      <w:proofErr w:type="spellEnd"/>
      <w:r w:rsidRPr="00367BA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b/>
          <w:bCs/>
          <w:sz w:val="24"/>
          <w:szCs w:val="24"/>
        </w:rPr>
        <w:t>Buku</w:t>
      </w:r>
      <w:proofErr w:type="spellEnd"/>
      <w:r w:rsidRPr="00367BA0">
        <w:rPr>
          <w:rFonts w:ascii="Times New Roman" w:hAnsi="Times New Roman" w:cs="Times New Roman"/>
          <w:b/>
          <w:bCs/>
          <w:sz w:val="24"/>
          <w:szCs w:val="24"/>
        </w:rPr>
        <w:t xml:space="preserve"> Ajar ESP</w:t>
      </w:r>
    </w:p>
    <w:p w14:paraId="652EE5AE" w14:textId="77777777" w:rsidR="005538D2" w:rsidRPr="00367BA0" w:rsidRDefault="005538D2" w:rsidP="005538D2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991ACBE" w14:textId="6E65C752" w:rsidR="00E95CE4" w:rsidRPr="00367BA0" w:rsidRDefault="00E95CE4" w:rsidP="00E95CE4">
      <w:pPr>
        <w:pStyle w:val="ListParagraph"/>
        <w:numPr>
          <w:ilvl w:val="1"/>
          <w:numId w:val="4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367BA0">
        <w:rPr>
          <w:rFonts w:ascii="Times New Roman" w:hAnsi="Times New Roman" w:cs="Times New Roman"/>
          <w:b/>
          <w:bCs/>
          <w:sz w:val="24"/>
          <w:szCs w:val="24"/>
        </w:rPr>
        <w:t>Lemahnya</w:t>
      </w:r>
      <w:proofErr w:type="spellEnd"/>
      <w:r w:rsidRPr="00367BA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367BA0">
        <w:rPr>
          <w:rFonts w:ascii="Times New Roman" w:hAnsi="Times New Roman" w:cs="Times New Roman"/>
          <w:b/>
          <w:bCs/>
          <w:sz w:val="24"/>
          <w:szCs w:val="24"/>
        </w:rPr>
        <w:t>Dukungan</w:t>
      </w:r>
      <w:proofErr w:type="spellEnd"/>
      <w:r w:rsidRPr="00367BA0">
        <w:rPr>
          <w:rFonts w:ascii="Times New Roman" w:hAnsi="Times New Roman" w:cs="Times New Roman"/>
          <w:b/>
          <w:bCs/>
          <w:sz w:val="24"/>
          <w:szCs w:val="24"/>
        </w:rPr>
        <w:t xml:space="preserve"> Lembaga </w:t>
      </w:r>
    </w:p>
    <w:p w14:paraId="6607BFFD" w14:textId="65EF5D43" w:rsidR="00E95CE4" w:rsidRPr="00367BA0" w:rsidRDefault="00E95CE4" w:rsidP="00E95CE4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A6CFCA2" w14:textId="6B6184D9" w:rsidR="00E95CE4" w:rsidRPr="00367BA0" w:rsidRDefault="00E95CE4" w:rsidP="00E95CE4">
      <w:pPr>
        <w:pStyle w:val="ListParagraph"/>
        <w:spacing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sectPr w:rsidR="00E95CE4" w:rsidRPr="00367BA0" w:rsidSect="002F61C9">
      <w:pgSz w:w="11907" w:h="16840" w:code="9"/>
      <w:pgMar w:top="1701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NewRomanPSMT">
    <w:altName w:val="Times New Roman"/>
    <w:charset w:val="00"/>
    <w:family w:val="roman"/>
    <w:pitch w:val="default"/>
    <w:sig w:usb0="00000000" w:usb1="00000000" w:usb2="00000000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294096"/>
    <w:multiLevelType w:val="multilevel"/>
    <w:tmpl w:val="0B728148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1" w15:restartNumberingAfterBreak="0">
    <w:nsid w:val="27B17C0E"/>
    <w:multiLevelType w:val="multilevel"/>
    <w:tmpl w:val="0B1A54DA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2" w15:restartNumberingAfterBreak="0">
    <w:nsid w:val="530946E0"/>
    <w:multiLevelType w:val="multilevel"/>
    <w:tmpl w:val="7C6818F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54811700"/>
    <w:multiLevelType w:val="multilevel"/>
    <w:tmpl w:val="08449B7C"/>
    <w:lvl w:ilvl="0">
      <w:start w:val="4"/>
      <w:numFmt w:val="decimal"/>
      <w:lvlText w:val="%1."/>
      <w:lvlJc w:val="left"/>
      <w:pPr>
        <w:ind w:left="510" w:hanging="510"/>
      </w:pPr>
      <w:rPr>
        <w:rFonts w:asciiTheme="minorHAnsi" w:hAnsiTheme="minorHAnsi" w:cstheme="minorHAnsi" w:hint="default"/>
        <w:sz w:val="22"/>
      </w:rPr>
    </w:lvl>
    <w:lvl w:ilvl="1">
      <w:start w:val="1"/>
      <w:numFmt w:val="decimal"/>
      <w:lvlText w:val="%1.%2."/>
      <w:lvlJc w:val="left"/>
      <w:pPr>
        <w:ind w:left="690" w:hanging="510"/>
      </w:pPr>
      <w:rPr>
        <w:rFonts w:asciiTheme="minorHAnsi" w:hAnsiTheme="minorHAnsi" w:cstheme="minorHAnsi" w:hint="default"/>
        <w:sz w:val="22"/>
      </w:rPr>
    </w:lvl>
    <w:lvl w:ilvl="2">
      <w:start w:val="1"/>
      <w:numFmt w:val="decimal"/>
      <w:lvlText w:val="%1.%2.%3."/>
      <w:lvlJc w:val="left"/>
      <w:pPr>
        <w:ind w:left="1080" w:hanging="720"/>
      </w:pPr>
      <w:rPr>
        <w:rFonts w:asciiTheme="minorHAnsi" w:hAnsiTheme="minorHAnsi" w:cstheme="minorHAnsi" w:hint="default"/>
        <w:sz w:val="22"/>
      </w:rPr>
    </w:lvl>
    <w:lvl w:ilvl="3">
      <w:start w:val="1"/>
      <w:numFmt w:val="decimal"/>
      <w:lvlText w:val="%1.%2.%3.%4."/>
      <w:lvlJc w:val="left"/>
      <w:pPr>
        <w:ind w:left="1260" w:hanging="720"/>
      </w:pPr>
      <w:rPr>
        <w:rFonts w:asciiTheme="minorHAnsi" w:hAnsiTheme="minorHAnsi" w:cstheme="minorHAnsi" w:hint="default"/>
        <w:sz w:val="22"/>
      </w:rPr>
    </w:lvl>
    <w:lvl w:ilvl="4">
      <w:start w:val="1"/>
      <w:numFmt w:val="decimal"/>
      <w:lvlText w:val="%1.%2.%3.%4.%5."/>
      <w:lvlJc w:val="left"/>
      <w:pPr>
        <w:ind w:left="1800" w:hanging="1080"/>
      </w:pPr>
      <w:rPr>
        <w:rFonts w:asciiTheme="minorHAnsi" w:hAnsiTheme="minorHAnsi" w:cstheme="minorHAnsi" w:hint="default"/>
        <w:sz w:val="22"/>
      </w:rPr>
    </w:lvl>
    <w:lvl w:ilvl="5">
      <w:start w:val="1"/>
      <w:numFmt w:val="decimal"/>
      <w:lvlText w:val="%1.%2.%3.%4.%5.%6."/>
      <w:lvlJc w:val="left"/>
      <w:pPr>
        <w:ind w:left="1980" w:hanging="1080"/>
      </w:pPr>
      <w:rPr>
        <w:rFonts w:asciiTheme="minorHAnsi" w:hAnsiTheme="minorHAnsi" w:cstheme="minorHAnsi" w:hint="default"/>
        <w:sz w:val="22"/>
      </w:rPr>
    </w:lvl>
    <w:lvl w:ilvl="6">
      <w:start w:val="1"/>
      <w:numFmt w:val="decimal"/>
      <w:lvlText w:val="%1.%2.%3.%4.%5.%6.%7."/>
      <w:lvlJc w:val="left"/>
      <w:pPr>
        <w:ind w:left="2520" w:hanging="1440"/>
      </w:pPr>
      <w:rPr>
        <w:rFonts w:asciiTheme="minorHAnsi" w:hAnsiTheme="minorHAnsi" w:cstheme="minorHAnsi" w:hint="default"/>
        <w:sz w:val="22"/>
      </w:rPr>
    </w:lvl>
    <w:lvl w:ilvl="7">
      <w:start w:val="1"/>
      <w:numFmt w:val="decimal"/>
      <w:lvlText w:val="%1.%2.%3.%4.%5.%6.%7.%8."/>
      <w:lvlJc w:val="left"/>
      <w:pPr>
        <w:ind w:left="2700" w:hanging="1440"/>
      </w:pPr>
      <w:rPr>
        <w:rFonts w:asciiTheme="minorHAnsi" w:hAnsiTheme="minorHAnsi" w:cstheme="minorHAnsi" w:hint="default"/>
        <w:sz w:val="22"/>
      </w:rPr>
    </w:lvl>
    <w:lvl w:ilvl="8">
      <w:start w:val="1"/>
      <w:numFmt w:val="decimal"/>
      <w:lvlText w:val="%1.%2.%3.%4.%5.%6.%7.%8.%9."/>
      <w:lvlJc w:val="left"/>
      <w:pPr>
        <w:ind w:left="3240" w:hanging="1800"/>
      </w:pPr>
      <w:rPr>
        <w:rFonts w:asciiTheme="minorHAnsi" w:hAnsiTheme="minorHAnsi" w:cstheme="minorHAnsi" w:hint="default"/>
        <w:sz w:val="22"/>
      </w:rPr>
    </w:lvl>
  </w:abstractNum>
  <w:abstractNum w:abstractNumId="4" w15:restartNumberingAfterBreak="0">
    <w:nsid w:val="79631F50"/>
    <w:multiLevelType w:val="hybridMultilevel"/>
    <w:tmpl w:val="E9A4BD4E"/>
    <w:lvl w:ilvl="0" w:tplc="917254B4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num w:numId="1" w16cid:durableId="172185278">
    <w:abstractNumId w:val="2"/>
  </w:num>
  <w:num w:numId="2" w16cid:durableId="1992785820">
    <w:abstractNumId w:val="4"/>
  </w:num>
  <w:num w:numId="3" w16cid:durableId="271284608">
    <w:abstractNumId w:val="0"/>
  </w:num>
  <w:num w:numId="4" w16cid:durableId="1245338652">
    <w:abstractNumId w:val="1"/>
  </w:num>
  <w:num w:numId="5" w16cid:durableId="33233800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jU2NTEwNbUwMzc0MjVV0lEKTi0uzszPAykwqgUActaOriwAAAA="/>
  </w:docVars>
  <w:rsids>
    <w:rsidRoot w:val="002F61C9"/>
    <w:rsid w:val="00055E53"/>
    <w:rsid w:val="00087792"/>
    <w:rsid w:val="000B62D1"/>
    <w:rsid w:val="000C5F69"/>
    <w:rsid w:val="000D04DF"/>
    <w:rsid w:val="00106B8D"/>
    <w:rsid w:val="00162A95"/>
    <w:rsid w:val="00166BF9"/>
    <w:rsid w:val="00195818"/>
    <w:rsid w:val="00252E06"/>
    <w:rsid w:val="0025746A"/>
    <w:rsid w:val="002B5589"/>
    <w:rsid w:val="002F61C9"/>
    <w:rsid w:val="00367BA0"/>
    <w:rsid w:val="003D2E7F"/>
    <w:rsid w:val="00467574"/>
    <w:rsid w:val="005538D2"/>
    <w:rsid w:val="00573DE9"/>
    <w:rsid w:val="005824D7"/>
    <w:rsid w:val="00591513"/>
    <w:rsid w:val="005E2471"/>
    <w:rsid w:val="00605931"/>
    <w:rsid w:val="00671F3C"/>
    <w:rsid w:val="006B5BCD"/>
    <w:rsid w:val="00707455"/>
    <w:rsid w:val="00765432"/>
    <w:rsid w:val="007B009D"/>
    <w:rsid w:val="00837AA3"/>
    <w:rsid w:val="00843673"/>
    <w:rsid w:val="0089718D"/>
    <w:rsid w:val="008F5C63"/>
    <w:rsid w:val="00932118"/>
    <w:rsid w:val="009644D2"/>
    <w:rsid w:val="009B4ECC"/>
    <w:rsid w:val="00A23326"/>
    <w:rsid w:val="00A270D2"/>
    <w:rsid w:val="00A572B3"/>
    <w:rsid w:val="00B25EE5"/>
    <w:rsid w:val="00B32016"/>
    <w:rsid w:val="00B64122"/>
    <w:rsid w:val="00B901B1"/>
    <w:rsid w:val="00BE51F9"/>
    <w:rsid w:val="00C17C8E"/>
    <w:rsid w:val="00CE78CB"/>
    <w:rsid w:val="00D30583"/>
    <w:rsid w:val="00D45A88"/>
    <w:rsid w:val="00E95CE4"/>
    <w:rsid w:val="00F817D0"/>
    <w:rsid w:val="00FB4BFF"/>
    <w:rsid w:val="00FF36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C7CE822"/>
  <w15:chartTrackingRefBased/>
  <w15:docId w15:val="{96F9A8C1-7FEE-41E9-8E37-40B11DE08B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D30583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D3058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30583"/>
    <w:pPr>
      <w:spacing w:line="240" w:lineRule="auto"/>
    </w:pPr>
    <w:rPr>
      <w:kern w:val="0"/>
      <w:sz w:val="20"/>
      <w:szCs w:val="20"/>
      <w14:ligatures w14:val="non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30583"/>
    <w:rPr>
      <w:kern w:val="0"/>
      <w:sz w:val="20"/>
      <w:szCs w:val="20"/>
      <w14:ligatures w14:val="none"/>
    </w:rPr>
  </w:style>
  <w:style w:type="character" w:styleId="Hyperlink">
    <w:name w:val="Hyperlink"/>
    <w:basedOn w:val="DefaultParagraphFont"/>
    <w:uiPriority w:val="99"/>
    <w:unhideWhenUsed/>
    <w:rsid w:val="00671F3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71F3C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A23326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106B8D"/>
    <w:pPr>
      <w:ind w:left="720"/>
      <w:contextualSpacing/>
    </w:pPr>
    <w:rPr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syamsul.rizal42@gmail.com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3048158-7934-40B8-891A-ABC4674C45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8</TotalTime>
  <Pages>9</Pages>
  <Words>3146</Words>
  <Characters>17935</Characters>
  <Application>Microsoft Office Word</Application>
  <DocSecurity>0</DocSecurity>
  <Lines>149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0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yamsul Rizal</dc:creator>
  <cp:keywords/>
  <dc:description/>
  <cp:lastModifiedBy>Syamsul Rizal</cp:lastModifiedBy>
  <cp:revision>44</cp:revision>
  <dcterms:created xsi:type="dcterms:W3CDTF">2023-04-07T15:04:00Z</dcterms:created>
  <dcterms:modified xsi:type="dcterms:W3CDTF">2023-06-28T23:01:00Z</dcterms:modified>
</cp:coreProperties>
</file>